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222213" w14:textId="77777777" w:rsidR="007517FF" w:rsidRPr="0020458C" w:rsidRDefault="007517FF" w:rsidP="007517FF">
      <w:pPr>
        <w:outlineLvl w:val="0"/>
        <w:rPr>
          <w:rFonts w:cs="Times New Roman"/>
          <w:color w:val="7F7F7F" w:themeColor="text1" w:themeTint="80"/>
          <w:sz w:val="16"/>
        </w:rPr>
      </w:pPr>
      <w:bookmarkStart w:id="0" w:name="_Hlk217051023"/>
      <w:bookmarkEnd w:id="0"/>
      <w:r w:rsidRPr="002275B4">
        <w:rPr>
          <w:rFonts w:cs="Times New Roman"/>
          <w:color w:val="7F7F7F" w:themeColor="text1" w:themeTint="80"/>
          <w:sz w:val="16"/>
        </w:rPr>
        <w:t>Artikel Pengabdian Masyarakat</w:t>
      </w:r>
    </w:p>
    <w:p w14:paraId="78E1EB80" w14:textId="7F0DAA96" w:rsidR="00C71BB9" w:rsidRPr="008C33BB" w:rsidRDefault="00682519" w:rsidP="00C71BB9">
      <w:pPr>
        <w:pStyle w:val="Title"/>
        <w:ind w:right="-8"/>
        <w:outlineLvl w:val="0"/>
      </w:pPr>
      <w:r w:rsidRPr="00682519">
        <w:t>Financial Technology and Digital Tax Education at Yayasan Pendidikan Pangeran Antasari</w:t>
      </w:r>
    </w:p>
    <w:p w14:paraId="0E149739" w14:textId="534BE26B" w:rsidR="00C71BB9" w:rsidRDefault="00011B05" w:rsidP="00C71BB9">
      <w:pPr>
        <w:pStyle w:val="Author"/>
        <w:outlineLvl w:val="0"/>
      </w:pPr>
      <w:bookmarkStart w:id="1" w:name="_Hlk218516108"/>
      <w:r w:rsidRPr="00011B05">
        <w:t>Khana Saputri</w:t>
      </w:r>
      <w:r w:rsidR="00E039C4">
        <w:t xml:space="preserve"> </w:t>
      </w:r>
      <w:bookmarkEnd w:id="1"/>
      <w:r w:rsidR="00E039C4" w:rsidRPr="00E039C4">
        <w:rPr>
          <w:vertAlign w:val="superscript"/>
        </w:rPr>
        <w:t>*</w:t>
      </w:r>
      <w:r w:rsidRPr="00011B05">
        <w:t>, Agus Tina, Ninta Katharina, Wiliam, Afriza Amir</w:t>
      </w:r>
    </w:p>
    <w:p w14:paraId="660D3DA5" w14:textId="00179CD5" w:rsidR="00C71BB9" w:rsidRDefault="00011B05" w:rsidP="004258B4">
      <w:pPr>
        <w:pStyle w:val="Affiliation"/>
        <w:rPr>
          <w:rFonts w:cs="Times New Roman"/>
        </w:rPr>
      </w:pPr>
      <w:r w:rsidRPr="00011B05">
        <w:rPr>
          <w:rFonts w:cs="Times New Roman"/>
        </w:rPr>
        <w:t>PUI PT Finance, Universitas Prima Indonesia</w:t>
      </w:r>
      <w:r w:rsidR="004258B4" w:rsidRPr="00DF7866">
        <w:rPr>
          <w:rFonts w:cs="Times New Roman"/>
        </w:rPr>
        <w:t xml:space="preserve">, </w:t>
      </w:r>
      <w:r w:rsidR="004258B4">
        <w:rPr>
          <w:rFonts w:cs="Times New Roman"/>
        </w:rPr>
        <w:t xml:space="preserve">Medan, </w:t>
      </w:r>
      <w:r w:rsidR="004258B4" w:rsidRPr="00DF7866">
        <w:rPr>
          <w:rFonts w:cs="Times New Roman"/>
        </w:rPr>
        <w:t>Indonesia</w:t>
      </w:r>
    </w:p>
    <w:p w14:paraId="4EC20245" w14:textId="77777777" w:rsidR="004258B4" w:rsidRPr="004258B4" w:rsidRDefault="004258B4" w:rsidP="004258B4"/>
    <w:p w14:paraId="2502E2EC" w14:textId="77777777" w:rsidR="00C71BB9" w:rsidRDefault="00C71BB9" w:rsidP="00C71BB9">
      <w:r>
        <w:rPr>
          <w:noProof/>
        </w:rPr>
        <mc:AlternateContent>
          <mc:Choice Requires="wps">
            <w:drawing>
              <wp:anchor distT="0" distB="0" distL="114300" distR="114300" simplePos="0" relativeHeight="251660288" behindDoc="0" locked="0" layoutInCell="1" allowOverlap="1" wp14:anchorId="42B251DB" wp14:editId="4DFB0A9C">
                <wp:simplePos x="0" y="0"/>
                <wp:positionH relativeFrom="margin">
                  <wp:posOffset>7274</wp:posOffset>
                </wp:positionH>
                <wp:positionV relativeFrom="paragraph">
                  <wp:posOffset>5022</wp:posOffset>
                </wp:positionV>
                <wp:extent cx="6096000" cy="0"/>
                <wp:effectExtent l="0" t="0" r="0" b="0"/>
                <wp:wrapNone/>
                <wp:docPr id="16" name="Straight Connector 16"/>
                <wp:cNvGraphicFramePr/>
                <a:graphic xmlns:a="http://schemas.openxmlformats.org/drawingml/2006/main">
                  <a:graphicData uri="http://schemas.microsoft.com/office/word/2010/wordprocessingShape">
                    <wps:wsp>
                      <wps:cNvCnPr/>
                      <wps:spPr>
                        <a:xfrm flipV="1">
                          <a:off x="0" y="0"/>
                          <a:ext cx="6096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2AA71D" id="Straight Connector 16"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5pt,.4pt" to="480.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" strokecolor="black [3213]" strokeweight="1pt">
                <v:stroke joinstyle="miter"/>
                <w10:wrap anchorx="margin"/>
              </v:line>
            </w:pict>
          </mc:Fallback>
        </mc:AlternateContent>
      </w:r>
    </w:p>
    <w:p w14:paraId="7AC84B80" w14:textId="77777777" w:rsidR="00C71BB9" w:rsidRDefault="00C71BB9" w:rsidP="00C71BB9"/>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603"/>
      </w:tblGrid>
      <w:tr w:rsidR="00C71BB9" w:rsidRPr="007F55A2" w14:paraId="0FF631A9" w14:textId="77777777" w:rsidTr="00CA4B3F">
        <w:trPr>
          <w:trHeight w:val="348"/>
        </w:trPr>
        <w:tc>
          <w:tcPr>
            <w:tcW w:w="3675" w:type="dxa"/>
            <w:tcBorders>
              <w:bottom w:val="single" w:sz="8" w:space="0" w:color="auto"/>
            </w:tcBorders>
            <w:shd w:val="clear" w:color="auto" w:fill="F2F2F2" w:themeFill="background1" w:themeFillShade="F2"/>
          </w:tcPr>
          <w:p w14:paraId="7105708C" w14:textId="77777777" w:rsidR="00C71BB9" w:rsidRPr="00887C21" w:rsidRDefault="00C71BB9" w:rsidP="00CA4B3F">
            <w:pPr>
              <w:spacing w:before="60" w:after="60"/>
              <w:jc w:val="left"/>
              <w:rPr>
                <w:smallCaps/>
                <w:sz w:val="20"/>
                <w:szCs w:val="20"/>
              </w:rPr>
            </w:pPr>
            <w:r>
              <w:rPr>
                <w:smallCaps/>
                <w:sz w:val="20"/>
                <w:szCs w:val="20"/>
              </w:rPr>
              <w:t>Informasi Artikel</w:t>
            </w:r>
          </w:p>
        </w:tc>
        <w:tc>
          <w:tcPr>
            <w:tcW w:w="361" w:type="dxa"/>
            <w:vMerge w:val="restart"/>
          </w:tcPr>
          <w:p w14:paraId="78BB9F38" w14:textId="77777777" w:rsidR="00C71BB9" w:rsidRPr="007F55A2" w:rsidRDefault="00C71BB9" w:rsidP="00CA4B3F">
            <w:pPr>
              <w:spacing w:after="120"/>
              <w:jc w:val="left"/>
              <w:rPr>
                <w:sz w:val="20"/>
              </w:rPr>
            </w:pPr>
          </w:p>
        </w:tc>
        <w:tc>
          <w:tcPr>
            <w:tcW w:w="5603" w:type="dxa"/>
            <w:tcBorders>
              <w:bottom w:val="single" w:sz="8" w:space="0" w:color="auto"/>
            </w:tcBorders>
          </w:tcPr>
          <w:p w14:paraId="50D82AFE" w14:textId="77777777" w:rsidR="00C71BB9" w:rsidRPr="00887C21" w:rsidRDefault="00C71BB9" w:rsidP="00CA4B3F">
            <w:pPr>
              <w:spacing w:after="120"/>
              <w:jc w:val="left"/>
              <w:rPr>
                <w:b/>
                <w:bCs/>
                <w:spacing w:val="100"/>
                <w:sz w:val="20"/>
                <w:szCs w:val="20"/>
              </w:rPr>
            </w:pPr>
            <w:r>
              <w:rPr>
                <w:b/>
                <w:bCs/>
                <w:spacing w:val="100"/>
                <w:sz w:val="20"/>
                <w:szCs w:val="20"/>
              </w:rPr>
              <w:t>ABSTRAK</w:t>
            </w:r>
          </w:p>
        </w:tc>
      </w:tr>
      <w:tr w:rsidR="00C71BB9" w14:paraId="600B81FA" w14:textId="77777777" w:rsidTr="00CA4B3F">
        <w:trPr>
          <w:trHeight w:val="940"/>
        </w:trPr>
        <w:tc>
          <w:tcPr>
            <w:tcW w:w="3675" w:type="dxa"/>
            <w:tcBorders>
              <w:top w:val="single" w:sz="8" w:space="0" w:color="auto"/>
            </w:tcBorders>
          </w:tcPr>
          <w:p w14:paraId="61CE0E46" w14:textId="77777777" w:rsidR="00AC6F77" w:rsidRDefault="00AC6F77" w:rsidP="00CA4B3F">
            <w:pPr>
              <w:rPr>
                <w:sz w:val="16"/>
              </w:rPr>
            </w:pPr>
          </w:p>
          <w:p w14:paraId="77AC348D" w14:textId="51E9D713" w:rsidR="00C71BB9" w:rsidRPr="00612A25" w:rsidRDefault="00C71BB9" w:rsidP="00CA4B3F">
            <w:pPr>
              <w:rPr>
                <w:sz w:val="16"/>
              </w:rPr>
            </w:pPr>
            <w:r>
              <w:rPr>
                <w:sz w:val="16"/>
              </w:rPr>
              <w:t xml:space="preserve">Diterima Redaksi: </w:t>
            </w:r>
            <w:r w:rsidR="007656D3">
              <w:rPr>
                <w:sz w:val="16"/>
              </w:rPr>
              <w:t>07 Desember 2025</w:t>
            </w:r>
          </w:p>
          <w:p w14:paraId="2468EF40" w14:textId="276E28B6" w:rsidR="00C71BB9" w:rsidRPr="00612A25" w:rsidRDefault="00C71BB9" w:rsidP="00CA4B3F">
            <w:pPr>
              <w:rPr>
                <w:sz w:val="16"/>
              </w:rPr>
            </w:pPr>
            <w:r>
              <w:rPr>
                <w:sz w:val="16"/>
              </w:rPr>
              <w:t xml:space="preserve">Revisi Akhir: </w:t>
            </w:r>
            <w:r w:rsidR="00615949">
              <w:rPr>
                <w:sz w:val="16"/>
              </w:rPr>
              <w:t>26</w:t>
            </w:r>
            <w:r w:rsidR="00FF5715">
              <w:rPr>
                <w:sz w:val="16"/>
              </w:rPr>
              <w:t xml:space="preserve"> Desember 2025</w:t>
            </w:r>
          </w:p>
          <w:p w14:paraId="68AF1E9F" w14:textId="107935C4" w:rsidR="00C71BB9" w:rsidRPr="00612A25" w:rsidRDefault="00C71BB9" w:rsidP="00CA4B3F">
            <w:pPr>
              <w:rPr>
                <w:sz w:val="16"/>
              </w:rPr>
            </w:pPr>
            <w:r>
              <w:rPr>
                <w:sz w:val="16"/>
              </w:rPr>
              <w:t xml:space="preserve">Diterbitkan </w:t>
            </w:r>
            <w:r>
              <w:rPr>
                <w:i/>
                <w:iCs/>
                <w:sz w:val="16"/>
              </w:rPr>
              <w:t>Online</w:t>
            </w:r>
            <w:r>
              <w:rPr>
                <w:sz w:val="16"/>
              </w:rPr>
              <w:t xml:space="preserve">: </w:t>
            </w:r>
            <w:r w:rsidR="007656D3">
              <w:rPr>
                <w:sz w:val="16"/>
              </w:rPr>
              <w:t>05 Januari 2026</w:t>
            </w:r>
          </w:p>
          <w:p w14:paraId="2136B8B1" w14:textId="77777777" w:rsidR="00C71BB9" w:rsidRDefault="00C71BB9" w:rsidP="00CA4B3F"/>
        </w:tc>
        <w:tc>
          <w:tcPr>
            <w:tcW w:w="361" w:type="dxa"/>
            <w:vMerge/>
          </w:tcPr>
          <w:p w14:paraId="4B582C9A" w14:textId="77777777" w:rsidR="00C71BB9" w:rsidRDefault="00C71BB9" w:rsidP="00CA4B3F"/>
        </w:tc>
        <w:tc>
          <w:tcPr>
            <w:tcW w:w="5603" w:type="dxa"/>
            <w:vMerge w:val="restart"/>
            <w:tcBorders>
              <w:top w:val="single" w:sz="8" w:space="0" w:color="auto"/>
            </w:tcBorders>
          </w:tcPr>
          <w:p w14:paraId="10B3E2AB" w14:textId="26BDA6A8" w:rsidR="00C71BB9" w:rsidRPr="001754FF" w:rsidRDefault="004F1D25" w:rsidP="00CA4B3F">
            <w:pPr>
              <w:pStyle w:val="Abstract"/>
              <w:jc w:val="both"/>
              <w:rPr>
                <w:sz w:val="16"/>
                <w:szCs w:val="16"/>
              </w:rPr>
            </w:pPr>
            <w:r w:rsidRPr="004F1D25">
              <w:rPr>
                <w:rFonts w:eastAsia="Calibri" w:cs="Times New Roman"/>
                <w:sz w:val="16"/>
                <w:szCs w:val="16"/>
                <w:lang w:val="en-ID"/>
              </w:rPr>
              <w:t>The rapid development of financial technology (fintech) and the digitalization of tax administration have transformed financial services and public sector systems in Indonesia. These changes require young generations to develop adequate financial literacy and digital tax awareness, enabling them to use digital financial services safely and understand basic tax obligations. This community service program aims to provide education on secure fintech usage, identifying illegal financial platforms, and conducting tax payments through the Coretax application for Grade XI students at Yayasan Pendidikan Pangeran Antasari. The activities were carried out through socialization, lectures, discussions, and practical demonstrations involving 40 students. The results show a significant increase in students’ understanding of fintech benefits and risks, cybersecurity awareness, and digital tax procedures. The program also fostered early tax consciousness and appreciation of taxpayer responsibilities in the digital era. Overall, this initiative contributes to strengthening financial and digital tax literacy among future taxpayers.</w:t>
            </w:r>
          </w:p>
        </w:tc>
      </w:tr>
      <w:tr w:rsidR="00C71BB9" w:rsidRPr="000B74FA" w14:paraId="05462BFB" w14:textId="77777777" w:rsidTr="00CA4B3F">
        <w:trPr>
          <w:trHeight w:val="348"/>
        </w:trPr>
        <w:tc>
          <w:tcPr>
            <w:tcW w:w="3675" w:type="dxa"/>
            <w:tcBorders>
              <w:bottom w:val="single" w:sz="8" w:space="0" w:color="auto"/>
            </w:tcBorders>
            <w:shd w:val="clear" w:color="auto" w:fill="F2F2F2" w:themeFill="background1" w:themeFillShade="F2"/>
          </w:tcPr>
          <w:p w14:paraId="34863514" w14:textId="77777777" w:rsidR="00C71BB9" w:rsidRPr="00887C21" w:rsidRDefault="00C71BB9" w:rsidP="00CA4B3F">
            <w:pPr>
              <w:spacing w:before="60" w:after="60"/>
              <w:rPr>
                <w:smallCaps/>
                <w:sz w:val="20"/>
                <w:szCs w:val="20"/>
              </w:rPr>
            </w:pPr>
            <w:r>
              <w:rPr>
                <w:smallCaps/>
                <w:sz w:val="20"/>
                <w:szCs w:val="20"/>
              </w:rPr>
              <w:t>Kata Kunci</w:t>
            </w:r>
          </w:p>
        </w:tc>
        <w:tc>
          <w:tcPr>
            <w:tcW w:w="361" w:type="dxa"/>
            <w:vMerge/>
          </w:tcPr>
          <w:p w14:paraId="1BAF1144" w14:textId="77777777" w:rsidR="00C71BB9" w:rsidRPr="000B74FA" w:rsidRDefault="00C71BB9" w:rsidP="00CA4B3F">
            <w:pPr>
              <w:spacing w:after="120"/>
              <w:rPr>
                <w:sz w:val="20"/>
              </w:rPr>
            </w:pPr>
          </w:p>
        </w:tc>
        <w:tc>
          <w:tcPr>
            <w:tcW w:w="5603" w:type="dxa"/>
            <w:vMerge/>
          </w:tcPr>
          <w:p w14:paraId="26361EBE" w14:textId="77777777" w:rsidR="00C71BB9" w:rsidRPr="000B74FA" w:rsidRDefault="00C71BB9" w:rsidP="00CA4B3F">
            <w:pPr>
              <w:spacing w:after="120"/>
              <w:rPr>
                <w:sz w:val="20"/>
              </w:rPr>
            </w:pPr>
          </w:p>
        </w:tc>
      </w:tr>
      <w:tr w:rsidR="00C71BB9" w14:paraId="7D9BD299" w14:textId="77777777" w:rsidTr="00CA4B3F">
        <w:trPr>
          <w:trHeight w:val="278"/>
        </w:trPr>
        <w:tc>
          <w:tcPr>
            <w:tcW w:w="3675" w:type="dxa"/>
            <w:tcBorders>
              <w:top w:val="single" w:sz="8" w:space="0" w:color="auto"/>
            </w:tcBorders>
          </w:tcPr>
          <w:p w14:paraId="7011DE33" w14:textId="7B7F8D14" w:rsidR="00C71BB9" w:rsidRDefault="00974122" w:rsidP="00CA4B3F">
            <w:pPr>
              <w:spacing w:before="120" w:after="120"/>
              <w:jc w:val="left"/>
            </w:pPr>
            <w:r w:rsidRPr="00974122">
              <w:t>Financial Technology</w:t>
            </w:r>
            <w:r>
              <w:br/>
            </w:r>
            <w:r w:rsidRPr="00974122">
              <w:t>Digital Tax</w:t>
            </w:r>
            <w:r>
              <w:br/>
            </w:r>
            <w:r w:rsidRPr="00974122">
              <w:t>Fintech Education</w:t>
            </w:r>
          </w:p>
        </w:tc>
        <w:tc>
          <w:tcPr>
            <w:tcW w:w="361" w:type="dxa"/>
            <w:vMerge/>
          </w:tcPr>
          <w:p w14:paraId="78863632" w14:textId="77777777" w:rsidR="00C71BB9" w:rsidRDefault="00C71BB9" w:rsidP="00CA4B3F"/>
        </w:tc>
        <w:tc>
          <w:tcPr>
            <w:tcW w:w="5603" w:type="dxa"/>
            <w:vMerge/>
          </w:tcPr>
          <w:p w14:paraId="4FDA1D1D" w14:textId="77777777" w:rsidR="00C71BB9" w:rsidRDefault="00C71BB9" w:rsidP="00CA4B3F"/>
        </w:tc>
      </w:tr>
      <w:tr w:rsidR="00C71BB9" w14:paraId="77A0B475" w14:textId="77777777" w:rsidTr="00CA4B3F">
        <w:trPr>
          <w:trHeight w:val="278"/>
        </w:trPr>
        <w:tc>
          <w:tcPr>
            <w:tcW w:w="3675" w:type="dxa"/>
            <w:tcBorders>
              <w:bottom w:val="single" w:sz="8" w:space="0" w:color="auto"/>
            </w:tcBorders>
            <w:shd w:val="clear" w:color="auto" w:fill="F2F2F2" w:themeFill="background1" w:themeFillShade="F2"/>
          </w:tcPr>
          <w:p w14:paraId="5DEB3B74" w14:textId="74B293B1" w:rsidR="00C71BB9" w:rsidRPr="00887C21" w:rsidRDefault="00C71BB9" w:rsidP="00CA4B3F">
            <w:pPr>
              <w:spacing w:before="60" w:after="60"/>
              <w:rPr>
                <w:smallCaps/>
                <w:szCs w:val="20"/>
              </w:rPr>
            </w:pPr>
            <w:r>
              <w:rPr>
                <w:smallCaps/>
                <w:sz w:val="20"/>
                <w:szCs w:val="20"/>
              </w:rPr>
              <w:t>Koresondensi</w:t>
            </w:r>
            <w:r w:rsidR="00252C88">
              <w:rPr>
                <w:smallCaps/>
                <w:sz w:val="20"/>
                <w:szCs w:val="20"/>
              </w:rPr>
              <w:t xml:space="preserve"> </w:t>
            </w:r>
            <w:r w:rsidR="00252C88" w:rsidRPr="00252C88">
              <w:rPr>
                <w:smallCaps/>
                <w:sz w:val="20"/>
                <w:szCs w:val="20"/>
                <w:vertAlign w:val="superscript"/>
              </w:rPr>
              <w:t>(*)</w:t>
            </w:r>
          </w:p>
        </w:tc>
        <w:tc>
          <w:tcPr>
            <w:tcW w:w="361" w:type="dxa"/>
            <w:vMerge/>
          </w:tcPr>
          <w:p w14:paraId="2454C55B" w14:textId="77777777" w:rsidR="00C71BB9" w:rsidRDefault="00C71BB9" w:rsidP="00CA4B3F"/>
        </w:tc>
        <w:tc>
          <w:tcPr>
            <w:tcW w:w="5603" w:type="dxa"/>
            <w:vMerge/>
          </w:tcPr>
          <w:p w14:paraId="63240355" w14:textId="77777777" w:rsidR="00C71BB9" w:rsidRDefault="00C71BB9" w:rsidP="00CA4B3F"/>
        </w:tc>
      </w:tr>
      <w:tr w:rsidR="00C71BB9" w14:paraId="49F9D7D2" w14:textId="77777777" w:rsidTr="00CA4B3F">
        <w:trPr>
          <w:trHeight w:val="278"/>
        </w:trPr>
        <w:tc>
          <w:tcPr>
            <w:tcW w:w="3675" w:type="dxa"/>
            <w:tcBorders>
              <w:top w:val="single" w:sz="8" w:space="0" w:color="auto"/>
              <w:bottom w:val="single" w:sz="8" w:space="0" w:color="auto"/>
            </w:tcBorders>
          </w:tcPr>
          <w:p w14:paraId="5C470480" w14:textId="636AF597" w:rsidR="00C71BB9" w:rsidRPr="00B62178" w:rsidRDefault="00C71BB9" w:rsidP="00B62178">
            <w:pPr>
              <w:spacing w:before="120" w:line="360" w:lineRule="auto"/>
              <w:rPr>
                <w:sz w:val="16"/>
              </w:rPr>
            </w:pPr>
            <w:r w:rsidRPr="00612A25">
              <w:rPr>
                <w:sz w:val="16"/>
              </w:rPr>
              <w:t>E-mail:</w:t>
            </w:r>
            <w:r w:rsidRPr="00B62178">
              <w:rPr>
                <w:sz w:val="14"/>
                <w:szCs w:val="22"/>
              </w:rPr>
              <w:t xml:space="preserve"> </w:t>
            </w:r>
            <w:hyperlink r:id="rId8" w:history="1">
              <w:r w:rsidR="007E1978" w:rsidRPr="0028169A">
                <w:rPr>
                  <w:rStyle w:val="Hyperlink"/>
                  <w:sz w:val="14"/>
                  <w:szCs w:val="22"/>
                </w:rPr>
                <w:t>khanasaputri@unprimdn.ac.id</w:t>
              </w:r>
            </w:hyperlink>
            <w:r w:rsidR="007E1978">
              <w:rPr>
                <w:sz w:val="14"/>
                <w:szCs w:val="22"/>
              </w:rPr>
              <w:t xml:space="preserve"> </w:t>
            </w:r>
          </w:p>
        </w:tc>
        <w:tc>
          <w:tcPr>
            <w:tcW w:w="361" w:type="dxa"/>
            <w:vMerge/>
          </w:tcPr>
          <w:p w14:paraId="2B849285" w14:textId="77777777" w:rsidR="00C71BB9" w:rsidRDefault="00C71BB9" w:rsidP="00CA4B3F"/>
        </w:tc>
        <w:tc>
          <w:tcPr>
            <w:tcW w:w="5603" w:type="dxa"/>
            <w:vMerge/>
            <w:tcBorders>
              <w:bottom w:val="single" w:sz="8" w:space="0" w:color="auto"/>
            </w:tcBorders>
          </w:tcPr>
          <w:p w14:paraId="17F5C100" w14:textId="77777777" w:rsidR="00C71BB9" w:rsidRDefault="00C71BB9" w:rsidP="00CA4B3F"/>
        </w:tc>
      </w:tr>
    </w:tbl>
    <w:p w14:paraId="10D95D52" w14:textId="77777777" w:rsidR="00C71BB9" w:rsidRDefault="00C71BB9" w:rsidP="00C71BB9">
      <w:pPr>
        <w:sectPr w:rsidR="00C71BB9" w:rsidSect="00563A87">
          <w:headerReference w:type="even" r:id="rId9"/>
          <w:headerReference w:type="default" r:id="rId10"/>
          <w:footerReference w:type="even" r:id="rId11"/>
          <w:footerReference w:type="default" r:id="rId12"/>
          <w:headerReference w:type="first" r:id="rId13"/>
          <w:footerReference w:type="first" r:id="rId14"/>
          <w:type w:val="continuous"/>
          <w:pgSz w:w="11900" w:h="16840"/>
          <w:pgMar w:top="2637" w:right="1127" w:bottom="1134" w:left="1134" w:header="851" w:footer="851" w:gutter="0"/>
          <w:pgNumType w:start="109"/>
          <w:cols w:space="708"/>
          <w:titlePg/>
          <w:docGrid w:linePitch="360"/>
        </w:sectPr>
      </w:pPr>
    </w:p>
    <w:p w14:paraId="7DDDD7F2" w14:textId="77777777" w:rsidR="00C71BB9" w:rsidRPr="00840163" w:rsidRDefault="00C71BB9" w:rsidP="00335373">
      <w:pPr>
        <w:pStyle w:val="Heading1"/>
        <w:numPr>
          <w:ilvl w:val="0"/>
          <w:numId w:val="0"/>
        </w:numPr>
        <w:rPr>
          <w:szCs w:val="21"/>
        </w:rPr>
      </w:pPr>
      <w:r w:rsidRPr="00840163">
        <w:rPr>
          <w:szCs w:val="21"/>
          <w:lang w:val="en-US"/>
        </w:rPr>
        <w:t>PENDAHULUAN</w:t>
      </w:r>
    </w:p>
    <w:p w14:paraId="54DA67F9" w14:textId="77777777" w:rsidR="00DC0E61" w:rsidRDefault="00DC0E61" w:rsidP="00282CB7">
      <w:pPr>
        <w:sectPr w:rsidR="00DC0E61" w:rsidSect="000D24FA">
          <w:headerReference w:type="even" r:id="rId15"/>
          <w:type w:val="continuous"/>
          <w:pgSz w:w="11900" w:h="16840"/>
          <w:pgMar w:top="1134" w:right="851" w:bottom="1171" w:left="1134" w:header="567" w:footer="850" w:gutter="0"/>
          <w:cols w:num="2" w:space="567"/>
          <w:titlePg/>
          <w:docGrid w:linePitch="360"/>
        </w:sectPr>
      </w:pPr>
    </w:p>
    <w:p w14:paraId="5A483300" w14:textId="3604106E" w:rsidR="00527BAC" w:rsidRPr="00527BAC" w:rsidRDefault="00527BAC" w:rsidP="00527BAC">
      <w:pPr>
        <w:rPr>
          <w:rFonts w:cs="Times New Roman"/>
          <w:sz w:val="20"/>
          <w:szCs w:val="28"/>
        </w:rPr>
      </w:pPr>
      <w:r w:rsidRPr="00527BAC">
        <w:rPr>
          <w:rFonts w:cs="Times New Roman"/>
          <w:sz w:val="20"/>
          <w:szCs w:val="28"/>
        </w:rPr>
        <w:t xml:space="preserve">Perkembangan Teknologi finansial (financial technology) dan digitalisasi administrasi di sektor perpajakan telah mengubah wajah ekonomi modern secara signifikan. Di Indonesia, semakin banyak transaksi, tabungan, pembayaran, dan layanan keuangan yang dilakukan secara digital. Mulai dari dompet elektronik, mobile banking, hingga pembayaran digital </w:t>
      </w:r>
      <w:r w:rsidRPr="00527BAC">
        <w:rPr>
          <w:rFonts w:cs="Times New Roman"/>
          <w:sz w:val="20"/>
          <w:szCs w:val="28"/>
        </w:rPr>
        <w:fldChar w:fldCharType="begin" w:fldLock="1"/>
      </w:r>
      <w:r w:rsidRPr="00527BAC">
        <w:rPr>
          <w:rFonts w:cs="Times New Roman"/>
          <w:sz w:val="20"/>
          <w:szCs w:val="28"/>
        </w:rPr>
        <w:instrText>ADDIN CSL_CITATION {"citationItems":[{"id":"ITEM-1","itemData":{"author":[{"dropping-particle":"","family":"Raspati","given":"Bintang","non-dropping-particle":"","parse-names":false,"suffix":""},{"dropping-particle":"","family":"Ningsih","given":"Vira Kirana","non-dropping-particle":"","parse-names":false,"suffix":""},{"dropping-particle":"","family":"Syalikha","given":"Silva","non-dropping-particle":"","parse-names":false,"suffix":""},{"dropping-particle":"","family":"Nurcahya","given":"Wirawan Firman","non-dropping-particle":"","parse-names":false,"suffix":""}],"id":"ITEM-1","issue":"4","issued":{"date-parts":[["2024"]]},"page":"1-14","title":"Kontribusi Fintech Terhadap Penerimaan dan Kepatuhan Pajak di Indonesia","type":"article-journal","volume":"1"},"uris":["http://www.mendeley.com/documents/?uuid=e82a8c6a-3a75-41ac-a383-21aa36851284"]}],"mendeley":{"formattedCitation":"(Raspati et al., 2024)","plainTextFormattedCitation":"(Raspati et al., 2024)","previouslyFormattedCitation":"(Raspati et al., 2024)"},"properties":{"noteIndex":0},"schema":"https://github.com/citation-style-language/schema/raw/master/csl-citation.json"}</w:instrText>
      </w:r>
      <w:r w:rsidRPr="00527BAC">
        <w:rPr>
          <w:rFonts w:cs="Times New Roman"/>
          <w:sz w:val="20"/>
          <w:szCs w:val="28"/>
        </w:rPr>
        <w:fldChar w:fldCharType="separate"/>
      </w:r>
      <w:r w:rsidRPr="00527BAC">
        <w:rPr>
          <w:rFonts w:cs="Times New Roman"/>
          <w:noProof/>
          <w:sz w:val="20"/>
          <w:szCs w:val="28"/>
        </w:rPr>
        <w:t xml:space="preserve">(Raspati </w:t>
      </w:r>
      <w:r w:rsidR="00C24B27">
        <w:rPr>
          <w:rFonts w:cs="Times New Roman"/>
          <w:noProof/>
          <w:sz w:val="20"/>
          <w:szCs w:val="28"/>
        </w:rPr>
        <w:t>dkk.</w:t>
      </w:r>
      <w:r w:rsidRPr="00527BAC">
        <w:rPr>
          <w:rFonts w:cs="Times New Roman"/>
          <w:noProof/>
          <w:sz w:val="20"/>
          <w:szCs w:val="28"/>
        </w:rPr>
        <w:t>, 2024)</w:t>
      </w:r>
      <w:r w:rsidRPr="00527BAC">
        <w:rPr>
          <w:rFonts w:cs="Times New Roman"/>
          <w:sz w:val="20"/>
          <w:szCs w:val="28"/>
        </w:rPr>
        <w:fldChar w:fldCharType="end"/>
      </w:r>
      <w:r w:rsidRPr="00527BAC">
        <w:rPr>
          <w:rFonts w:cs="Times New Roman"/>
          <w:sz w:val="20"/>
          <w:szCs w:val="28"/>
        </w:rPr>
        <w:t xml:space="preserve">. Hal ini membuka peluang besar bagi generasi muda untuk mengakses layanan keuangan dengan lebih mudah, sekaligus menuntut literasi finansial dan literasi digital yang memadai </w:t>
      </w:r>
      <w:r w:rsidRPr="00527BAC">
        <w:rPr>
          <w:rFonts w:cs="Times New Roman"/>
          <w:sz w:val="20"/>
          <w:szCs w:val="28"/>
        </w:rPr>
        <w:fldChar w:fldCharType="begin" w:fldLock="1"/>
      </w:r>
      <w:r w:rsidRPr="00527BAC">
        <w:rPr>
          <w:rFonts w:cs="Times New Roman"/>
          <w:sz w:val="20"/>
          <w:szCs w:val="28"/>
        </w:rPr>
        <w:instrText>ADDIN CSL_CITATION {"citationItems":[{"id":"ITEM-1","itemData":{"author":[{"dropping-particle":"","family":"Bhatti, A., &amp; Akram","given":"H.","non-dropping-particle":"","parse-names":false,"suffix":""}],"container-title":"Journal of Internet Banking and Commerce","id":"ITEM-1","issue":"3","issued":{"date-parts":[["2020"]]},"page":"1–12","title":"Fintech and financial literacy among youth: A conceptual framework","type":"article-journal","volume":"25"},"uris":["http://www.mendeley.com/documents/?uuid=19b532f6-a2f0-4f7b-ad9d-9dcbb79ada71"]}],"mendeley":{"formattedCitation":"(Bhatti, A., &amp; Akram, 2020)","plainTextFormattedCitation":"(Bhatti, A., &amp; Akram, 2020)","previouslyFormattedCitation":"(Bhatti, A., &amp; Akram, 2020)"},"properties":{"noteIndex":0},"schema":"https://github.com/citation-style-language/schema/raw/master/csl-citation.json"}</w:instrText>
      </w:r>
      <w:r w:rsidRPr="00527BAC">
        <w:rPr>
          <w:rFonts w:cs="Times New Roman"/>
          <w:sz w:val="20"/>
          <w:szCs w:val="28"/>
        </w:rPr>
        <w:fldChar w:fldCharType="separate"/>
      </w:r>
      <w:r w:rsidRPr="00527BAC">
        <w:rPr>
          <w:rFonts w:cs="Times New Roman"/>
          <w:noProof/>
          <w:sz w:val="20"/>
          <w:szCs w:val="28"/>
        </w:rPr>
        <w:t>(Bhatti, A., &amp; Akram, 2020)</w:t>
      </w:r>
      <w:r w:rsidRPr="00527BAC">
        <w:rPr>
          <w:rFonts w:cs="Times New Roman"/>
          <w:sz w:val="20"/>
          <w:szCs w:val="28"/>
        </w:rPr>
        <w:fldChar w:fldCharType="end"/>
      </w:r>
      <w:r w:rsidRPr="00527BAC">
        <w:rPr>
          <w:rFonts w:cs="Times New Roman"/>
          <w:sz w:val="20"/>
          <w:szCs w:val="28"/>
        </w:rPr>
        <w:t>.</w:t>
      </w:r>
    </w:p>
    <w:p w14:paraId="1ED9682F" w14:textId="18C8AE87" w:rsidR="00527BAC" w:rsidRDefault="00527BAC" w:rsidP="00527BAC">
      <w:pPr>
        <w:rPr>
          <w:rFonts w:cs="Times New Roman"/>
          <w:sz w:val="20"/>
          <w:szCs w:val="28"/>
        </w:rPr>
      </w:pPr>
      <w:r w:rsidRPr="00527BAC">
        <w:rPr>
          <w:rFonts w:cs="Times New Roman"/>
          <w:sz w:val="20"/>
          <w:szCs w:val="28"/>
        </w:rPr>
        <w:t xml:space="preserve">Sementara itu, pemahaman tentang pajak termasuk pajak digital dan tata cara pembayaran/pelaporan pajak juga semakin relevan </w:t>
      </w:r>
      <w:r w:rsidRPr="00527BAC">
        <w:rPr>
          <w:rFonts w:cs="Times New Roman"/>
          <w:sz w:val="20"/>
          <w:szCs w:val="28"/>
        </w:rPr>
        <w:fldChar w:fldCharType="begin" w:fldLock="1"/>
      </w:r>
      <w:r w:rsidRPr="00527BAC">
        <w:rPr>
          <w:rFonts w:cs="Times New Roman"/>
          <w:sz w:val="20"/>
          <w:szCs w:val="28"/>
        </w:rPr>
        <w:instrText>ADDIN CSL_CITATION {"citationItems":[{"id":"ITEM-1","itemData":{"ISBN":"9789264731981","author":[{"dropping-particle":"","family":"Framework","given":"Inclusive","non-dropping-particle":"","parse-names":false,"suffix":""},{"dropping-particle":"","family":"Beps","given":"O N","non-dropping-particle":"","parse-names":false,"suffix":""}],"id":"ITEM-1","issued":{"date-parts":[["2020"]]},"title":"Tax Challenges Arising from Digitalisation – Report on Pillar One Blueprint","type":"book"},"uris":["http://www.mendeley.com/documents/?uuid=da3610a9-04f5-4702-b7b1-cac0f2741ffa"]}],"mendeley":{"formattedCitation":"(Framework &amp; Beps, 2020)","plainTextFormattedCitation":"(Framework &amp; Beps, 2020)","previouslyFormattedCitation":"(Framework &amp; Beps, 2020)"},"properties":{"noteIndex":0},"schema":"https://github.com/citation-style-language/schema/raw/master/csl-citation.json"}</w:instrText>
      </w:r>
      <w:r w:rsidRPr="00527BAC">
        <w:rPr>
          <w:rFonts w:cs="Times New Roman"/>
          <w:sz w:val="20"/>
          <w:szCs w:val="28"/>
        </w:rPr>
        <w:fldChar w:fldCharType="separate"/>
      </w:r>
      <w:r w:rsidRPr="00527BAC">
        <w:rPr>
          <w:rFonts w:cs="Times New Roman"/>
          <w:noProof/>
          <w:sz w:val="20"/>
          <w:szCs w:val="28"/>
        </w:rPr>
        <w:t>(Framework &amp; Beps, 2020)</w:t>
      </w:r>
      <w:r w:rsidRPr="00527BAC">
        <w:rPr>
          <w:rFonts w:cs="Times New Roman"/>
          <w:sz w:val="20"/>
          <w:szCs w:val="28"/>
        </w:rPr>
        <w:fldChar w:fldCharType="end"/>
      </w:r>
      <w:r w:rsidRPr="00527BAC">
        <w:rPr>
          <w:rFonts w:cs="Times New Roman"/>
          <w:sz w:val="20"/>
          <w:szCs w:val="28"/>
        </w:rPr>
        <w:t xml:space="preserve">. Dengan kemudahan layanan digital dari institusi pajak dan pemerintah (misalnya e-filling, e-faktur, e-bupot dan layanan digital lainnya), generasi muda idealnya sudah diperkenalkan sejak dini kepada konsep kewajiban pajak dan tanggung jawab sebagai warga negara </w:t>
      </w:r>
      <w:r w:rsidRPr="00527BAC">
        <w:rPr>
          <w:rFonts w:cs="Times New Roman"/>
          <w:sz w:val="20"/>
          <w:szCs w:val="28"/>
        </w:rPr>
        <w:fldChar w:fldCharType="begin" w:fldLock="1"/>
      </w:r>
      <w:r w:rsidRPr="00527BAC">
        <w:rPr>
          <w:rFonts w:cs="Times New Roman"/>
          <w:sz w:val="20"/>
          <w:szCs w:val="28"/>
        </w:rPr>
        <w:instrText>ADDIN CSL_CITATION {"citationItems":[{"id":"ITEM-1","itemData":{"author":[{"dropping-particle":"","family":"Aladejebi","given":"O.","non-dropping-particle":"","parse-names":false,"suffix":""}],"container-title":"International Journal of Business and Management Review","id":"ITEM-1","issue":"4","issued":{"date-parts":[["2021"]]},"page":"35–48","title":"Digital taxation and taxpayer compliance in developing countries","type":"article-journal","volume":"9"},"uris":["http://www.mendeley.com/documents/?uuid=1cafa75a-c3c1-4f0d-9575-67bd07f44bee"]}],"mendeley":{"formattedCitation":"(Aladejebi, 2021)","manualFormatting":"(Aladejebi, 2021; ","plainTextFormattedCitation":"(Aladejebi, 2021)","previouslyFormattedCitation":"(Aladejebi, 2021)"},"properties":{"noteIndex":0},"schema":"https://github.com/citation-style-language/schema/raw/master/csl-citation.json"}</w:instrText>
      </w:r>
      <w:r w:rsidRPr="00527BAC">
        <w:rPr>
          <w:rFonts w:cs="Times New Roman"/>
          <w:sz w:val="20"/>
          <w:szCs w:val="28"/>
        </w:rPr>
        <w:fldChar w:fldCharType="separate"/>
      </w:r>
      <w:r w:rsidRPr="00527BAC">
        <w:rPr>
          <w:rFonts w:cs="Times New Roman"/>
          <w:noProof/>
          <w:sz w:val="20"/>
          <w:szCs w:val="28"/>
        </w:rPr>
        <w:t xml:space="preserve">(Aladejebi, 2021; </w:t>
      </w:r>
      <w:r w:rsidRPr="00527BAC">
        <w:rPr>
          <w:rFonts w:cs="Times New Roman"/>
          <w:sz w:val="20"/>
          <w:szCs w:val="28"/>
        </w:rPr>
        <w:fldChar w:fldCharType="end"/>
      </w:r>
      <w:r w:rsidRPr="00527BAC">
        <w:rPr>
          <w:rFonts w:cs="Times New Roman"/>
          <w:sz w:val="20"/>
          <w:szCs w:val="28"/>
        </w:rPr>
        <w:fldChar w:fldCharType="begin" w:fldLock="1"/>
      </w:r>
      <w:r w:rsidRPr="00527BAC">
        <w:rPr>
          <w:rFonts w:cs="Times New Roman"/>
          <w:sz w:val="20"/>
          <w:szCs w:val="28"/>
        </w:rPr>
        <w:instrText>ADDIN CSL_CITATION {"citationItems":[{"id":"ITEM-1","itemData":{"author":[{"dropping-particle":"","family":"Kinanti","given":"Kartika Ayu","non-dropping-particle":"","parse-names":false,"suffix":""},{"dropping-particle":"","family":"Chandra","given":"Yulian Ade","non-dropping-particle":"","parse-names":false,"suffix":""},{"dropping-particle":"","family":"Suyono","given":"Aji Prasetyo","non-dropping-particle":"","parse-names":false,"suffix":""}],"id":"ITEM-1","issue":"1","issued":{"date-parts":[["2025"]]},"page":"30-55","title":"Digital Integration In Tax Systems : Literature Review On Enhancing Efficiency And Ensuring Compliance","type":"article-journal","volume":"9"},"uris":["http://www.mendeley.com/documents/?uuid=41c0c256-4ad8-47ae-9c3f-d22dc1c4539c"]}],"mendeley":{"formattedCitation":"(Kinanti et al., 2025)","manualFormatting":"Kinanti et al., 2025)","plainTextFormattedCitation":"(Kinanti et al., 2025)","previouslyFormattedCitation":"(Kinanti et al., 2025)"},"properties":{"noteIndex":0},"schema":"https://github.com/citation-style-language/schema/raw/master/csl-citation.json"}</w:instrText>
      </w:r>
      <w:r w:rsidRPr="00527BAC">
        <w:rPr>
          <w:rFonts w:cs="Times New Roman"/>
          <w:sz w:val="20"/>
          <w:szCs w:val="28"/>
        </w:rPr>
        <w:fldChar w:fldCharType="separate"/>
      </w:r>
      <w:r w:rsidRPr="00527BAC">
        <w:rPr>
          <w:rFonts w:cs="Times New Roman"/>
          <w:noProof/>
          <w:sz w:val="20"/>
          <w:szCs w:val="28"/>
        </w:rPr>
        <w:t xml:space="preserve">Kinanti </w:t>
      </w:r>
      <w:r w:rsidR="00C24B27">
        <w:rPr>
          <w:rFonts w:cs="Times New Roman"/>
          <w:noProof/>
          <w:sz w:val="20"/>
          <w:szCs w:val="28"/>
        </w:rPr>
        <w:t>dkk.</w:t>
      </w:r>
      <w:r w:rsidRPr="00527BAC">
        <w:rPr>
          <w:rFonts w:cs="Times New Roman"/>
          <w:noProof/>
          <w:sz w:val="20"/>
          <w:szCs w:val="28"/>
        </w:rPr>
        <w:t>, 2025)</w:t>
      </w:r>
      <w:r w:rsidRPr="00527BAC">
        <w:rPr>
          <w:rFonts w:cs="Times New Roman"/>
          <w:sz w:val="20"/>
          <w:szCs w:val="28"/>
        </w:rPr>
        <w:fldChar w:fldCharType="end"/>
      </w:r>
      <w:r w:rsidRPr="00527BAC">
        <w:rPr>
          <w:rFonts w:cs="Times New Roman"/>
          <w:sz w:val="20"/>
          <w:szCs w:val="28"/>
        </w:rPr>
        <w:t xml:space="preserve">  Namun faktanya, tingkat ”budaya pajak” dan literasi perpajakan di kalangan generasi muda masih relative rendah </w:t>
      </w:r>
      <w:sdt>
        <w:sdtPr>
          <w:rPr>
            <w:rFonts w:cs="Times New Roman"/>
            <w:sz w:val="20"/>
            <w:szCs w:val="28"/>
          </w:rPr>
          <w:tag w:val="MENDELEY_CITATION_v3_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"/>
          <w:id w:val="775907671"/>
          <w:placeholder>
            <w:docPart w:val="85C89446C2504B4AAA411081C3B8EB85"/>
          </w:placeholder>
        </w:sdtPr>
        <w:sdtContent>
          <w:r w:rsidRPr="00527BAC">
            <w:rPr>
              <w:rFonts w:eastAsia="Times New Roman" w:cs="Times New Roman"/>
              <w:sz w:val="20"/>
              <w:szCs w:val="28"/>
            </w:rPr>
            <w:t>(Nasikhah &amp; Prasetyo, 2025).</w:t>
          </w:r>
        </w:sdtContent>
      </w:sdt>
    </w:p>
    <w:p w14:paraId="56F80B82" w14:textId="77777777" w:rsidR="00527BAC" w:rsidRPr="00527BAC" w:rsidRDefault="00527BAC" w:rsidP="00527BAC">
      <w:pPr>
        <w:rPr>
          <w:rFonts w:cs="Times New Roman"/>
          <w:sz w:val="20"/>
          <w:szCs w:val="28"/>
        </w:rPr>
      </w:pPr>
    </w:p>
    <w:p w14:paraId="157E9D1B" w14:textId="04DE57D1" w:rsidR="00527BAC" w:rsidRDefault="00527BAC" w:rsidP="00527BAC">
      <w:pPr>
        <w:rPr>
          <w:rFonts w:cs="Times New Roman"/>
          <w:sz w:val="20"/>
          <w:szCs w:val="28"/>
        </w:rPr>
      </w:pPr>
      <w:r w:rsidRPr="00527BAC">
        <w:rPr>
          <w:rFonts w:cs="Times New Roman"/>
          <w:sz w:val="20"/>
          <w:szCs w:val="28"/>
        </w:rPr>
        <w:t>Karena itu ditengah pesatnya penetrasi fintech dan digitalisasi layanan public, sekolah sebagai institusi Pendidikan formal memiliki peran strategis. Bukan hanya mengajarkan matematika, ekonomi. Atau kewarganegaraan, tetapi juga literasi keuangan dan literasi pajak digital sejak usia dini. Pendidikan semacam ini akan membantu siswa memahami cara mengelola keuangan pribadi secara bijak, memanfaatkan layanan fintech dengan aman, serta kewajiban social dan kontribusi terhadap pembangunan negara.</w:t>
      </w:r>
    </w:p>
    <w:p w14:paraId="63E4C9C1" w14:textId="77777777" w:rsidR="00527BAC" w:rsidRPr="00527BAC" w:rsidRDefault="00527BAC" w:rsidP="00527BAC">
      <w:pPr>
        <w:rPr>
          <w:rFonts w:cs="Times New Roman"/>
          <w:sz w:val="20"/>
          <w:szCs w:val="28"/>
        </w:rPr>
      </w:pPr>
    </w:p>
    <w:p w14:paraId="355DD9F8" w14:textId="68A509A6" w:rsidR="00527BAC" w:rsidRPr="00527BAC" w:rsidRDefault="00527BAC" w:rsidP="00527BAC">
      <w:pPr>
        <w:rPr>
          <w:rFonts w:cs="Times New Roman"/>
          <w:sz w:val="20"/>
          <w:szCs w:val="28"/>
        </w:rPr>
      </w:pPr>
      <w:r w:rsidRPr="00527BAC">
        <w:rPr>
          <w:rFonts w:cs="Times New Roman"/>
          <w:sz w:val="20"/>
          <w:szCs w:val="28"/>
        </w:rPr>
        <w:t xml:space="preserve">Beberapa penelitian telah menunjukkan manfaat Pendidikan finansial yang dikombinasikan dengan literasi digital bagi pelajar atau mahasiswa. Misalnya penelitian Financial Literacy at an Early Age: The Role of Digital Technology in </w:t>
      </w:r>
      <w:r w:rsidRPr="00527BAC">
        <w:rPr>
          <w:rFonts w:cs="Times New Roman"/>
          <w:sz w:val="20"/>
          <w:szCs w:val="28"/>
        </w:rPr>
        <w:lastRenderedPageBreak/>
        <w:t xml:space="preserve">Students’ Financial Literacy menemukan bahwa penggunaan Teknologi digital berperan penting dalam meningkatkan literasi keuangan dikalangan mahasiswa. Aplikasi keuangan digital, platform Pendidikan online, dan media social membantu siswa memahami konsep keuangan dasar dan mengambil keputusan finansial lebih bijak </w:t>
      </w:r>
      <w:sdt>
        <w:sdtPr>
          <w:rPr>
            <w:rFonts w:cs="Times New Roman"/>
            <w:sz w:val="20"/>
            <w:szCs w:val="28"/>
          </w:rPr>
          <w:tag w:val="MENDELEY_CITATION_v3_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"/>
          <w:id w:val="-944685857"/>
          <w:placeholder>
            <w:docPart w:val="85C89446C2504B4AAA411081C3B8EB85"/>
          </w:placeholder>
        </w:sdtPr>
        <w:sdtContent>
          <w:r w:rsidRPr="00527BAC">
            <w:rPr>
              <w:rFonts w:cs="Times New Roman"/>
              <w:sz w:val="20"/>
              <w:szCs w:val="28"/>
            </w:rPr>
            <w:t xml:space="preserve">(Muniarty </w:t>
          </w:r>
          <w:r w:rsidR="00C24B27">
            <w:rPr>
              <w:rFonts w:cs="Times New Roman"/>
              <w:sz w:val="20"/>
              <w:szCs w:val="28"/>
            </w:rPr>
            <w:t>dkk.</w:t>
          </w:r>
          <w:r w:rsidRPr="00527BAC">
            <w:rPr>
              <w:rFonts w:cs="Times New Roman"/>
              <w:sz w:val="20"/>
              <w:szCs w:val="28"/>
            </w:rPr>
            <w:t>, 2025)</w:t>
          </w:r>
        </w:sdtContent>
      </w:sdt>
      <w:r>
        <w:rPr>
          <w:rFonts w:cs="Times New Roman"/>
          <w:sz w:val="20"/>
          <w:szCs w:val="28"/>
        </w:rPr>
        <w:t>.</w:t>
      </w:r>
    </w:p>
    <w:p w14:paraId="7BB3D806" w14:textId="77777777" w:rsidR="00527BAC" w:rsidRDefault="00527BAC" w:rsidP="00527BAC">
      <w:pPr>
        <w:tabs>
          <w:tab w:val="left" w:pos="0"/>
          <w:tab w:val="center" w:pos="5812"/>
        </w:tabs>
        <w:rPr>
          <w:rFonts w:cs="Times New Roman"/>
          <w:sz w:val="20"/>
          <w:szCs w:val="28"/>
        </w:rPr>
      </w:pPr>
    </w:p>
    <w:p w14:paraId="6C7FCBAB" w14:textId="5B1CD212" w:rsidR="00527BAC" w:rsidRPr="00527BAC" w:rsidRDefault="00527BAC" w:rsidP="00527BAC">
      <w:pPr>
        <w:tabs>
          <w:tab w:val="left" w:pos="0"/>
          <w:tab w:val="center" w:pos="5812"/>
        </w:tabs>
        <w:rPr>
          <w:rFonts w:cs="Times New Roman"/>
          <w:sz w:val="20"/>
          <w:szCs w:val="28"/>
        </w:rPr>
      </w:pPr>
      <w:r w:rsidRPr="00527BAC">
        <w:rPr>
          <w:rFonts w:cs="Times New Roman"/>
          <w:sz w:val="20"/>
          <w:szCs w:val="28"/>
        </w:rPr>
        <w:t xml:space="preserve">Demikian juga, penelitian Financial Technology and Literacy Shaping Students’ Financial Management with Digital Literacy menunjukkan bahwa fintech dan literasi keuangan berpengaruh positif terhadap perilaku pengelolaan keuangan mahasiswa, dan literasi digital memperkuat pengaruh fintech. Hal tersebut menegaskan bahwa literasi digital bukan sekedar tambahan, melainkan bagian integral dari pengelolaan keuangan modern </w:t>
      </w:r>
      <w:sdt>
        <w:sdtPr>
          <w:rPr>
            <w:rFonts w:cs="Times New Roman"/>
            <w:sz w:val="20"/>
            <w:szCs w:val="28"/>
          </w:rPr>
          <w:tag w:val="MENDELEY_CITATION_v3_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"/>
          <w:id w:val="1070616641"/>
          <w:placeholder>
            <w:docPart w:val="85C89446C2504B4AAA411081C3B8EB85"/>
          </w:placeholder>
        </w:sdtPr>
        <w:sdtContent>
          <w:r w:rsidRPr="00527BAC">
            <w:rPr>
              <w:rFonts w:eastAsia="Times New Roman" w:cs="Times New Roman"/>
              <w:sz w:val="20"/>
              <w:szCs w:val="28"/>
            </w:rPr>
            <w:t>(Fadiyah &amp; Widodo, 2024).</w:t>
          </w:r>
        </w:sdtContent>
      </w:sdt>
    </w:p>
    <w:p w14:paraId="46AE17F5" w14:textId="77777777" w:rsidR="00527BAC" w:rsidRDefault="00527BAC" w:rsidP="00527BAC">
      <w:pPr>
        <w:tabs>
          <w:tab w:val="center" w:pos="5812"/>
        </w:tabs>
        <w:rPr>
          <w:rFonts w:cs="Times New Roman"/>
          <w:sz w:val="20"/>
          <w:szCs w:val="28"/>
        </w:rPr>
      </w:pPr>
    </w:p>
    <w:p w14:paraId="7DB55162" w14:textId="040068C0" w:rsidR="00527BAC" w:rsidRDefault="00527BAC" w:rsidP="00527BAC">
      <w:pPr>
        <w:tabs>
          <w:tab w:val="center" w:pos="5812"/>
        </w:tabs>
        <w:rPr>
          <w:rFonts w:cs="Times New Roman"/>
          <w:sz w:val="20"/>
          <w:szCs w:val="28"/>
        </w:rPr>
      </w:pPr>
      <w:r w:rsidRPr="00527BAC">
        <w:rPr>
          <w:rFonts w:cs="Times New Roman"/>
          <w:sz w:val="20"/>
          <w:szCs w:val="28"/>
        </w:rPr>
        <w:t xml:space="preserve">Namun, ketika kita meninjau literatur terkait Pendidikan di tingkat sekolah (SD/SMP/SMA) terutama yang menggabungkan edukasi fintech dan pemahaman pajak digital. Ditermukan bahwa upaya tersbut masih sangat terbatas. Sebagian besar penelitian literasi keuangan/keuangan digital masih focus pada mahasiswa atau pelaku ekonomi dewasa. Sebagai contoh, penelitian Peningkatan Pendidikan Literasi Keuangan dan Keuangan Digital pada Siswa Sekolah Dasar memberikan edukasi literasi keuangan dan keuangan digital kepada siswa SD, tetapi tidak mencakup aspek pajak </w:t>
      </w:r>
      <w:sdt>
        <w:sdtPr>
          <w:rPr>
            <w:rFonts w:cs="Times New Roman"/>
            <w:sz w:val="20"/>
            <w:szCs w:val="28"/>
          </w:rPr>
          <w:tag w:val="MENDELEY_CITATION_v3_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"/>
          <w:id w:val="-1735151758"/>
          <w:placeholder>
            <w:docPart w:val="85C89446C2504B4AAA411081C3B8EB85"/>
          </w:placeholder>
        </w:sdtPr>
        <w:sdtContent>
          <w:r w:rsidRPr="00527BAC">
            <w:rPr>
              <w:rFonts w:eastAsia="Times New Roman" w:cs="Times New Roman"/>
              <w:sz w:val="20"/>
              <w:szCs w:val="28"/>
            </w:rPr>
            <w:t>(Nurmasari &amp; Yuana, 2024).</w:t>
          </w:r>
        </w:sdtContent>
      </w:sdt>
    </w:p>
    <w:p w14:paraId="2BB18EAC" w14:textId="77777777" w:rsidR="00527BAC" w:rsidRPr="00527BAC" w:rsidRDefault="00527BAC" w:rsidP="00527BAC">
      <w:pPr>
        <w:tabs>
          <w:tab w:val="center" w:pos="5812"/>
        </w:tabs>
        <w:rPr>
          <w:rFonts w:cs="Times New Roman"/>
          <w:sz w:val="20"/>
          <w:szCs w:val="28"/>
        </w:rPr>
      </w:pPr>
    </w:p>
    <w:p w14:paraId="30001CF4" w14:textId="77777777" w:rsidR="00527BAC" w:rsidRPr="00527BAC" w:rsidRDefault="00527BAC" w:rsidP="00527BAC">
      <w:pPr>
        <w:tabs>
          <w:tab w:val="center" w:pos="5812"/>
        </w:tabs>
        <w:rPr>
          <w:rFonts w:cs="Times New Roman"/>
          <w:sz w:val="20"/>
          <w:szCs w:val="28"/>
        </w:rPr>
      </w:pPr>
      <w:r w:rsidRPr="00527BAC">
        <w:rPr>
          <w:rFonts w:cs="Times New Roman"/>
          <w:sz w:val="20"/>
          <w:szCs w:val="28"/>
        </w:rPr>
        <w:t xml:space="preserve">Sementara itu, riset tentang pajak (termasuk literasi dan budaya pajak) umumnya ditempatkan pada populasi wajib pajak dewasa belum secara spesifik membahas  generasi sekolah yang belum bekerja atau belum menjadi wajib pajak aktif </w:t>
      </w:r>
      <w:r w:rsidRPr="00527BAC">
        <w:rPr>
          <w:rFonts w:cs="Times New Roman"/>
          <w:sz w:val="20"/>
          <w:szCs w:val="28"/>
        </w:rPr>
        <w:fldChar w:fldCharType="begin" w:fldLock="1"/>
      </w:r>
      <w:r w:rsidRPr="00527BAC">
        <w:rPr>
          <w:rFonts w:cs="Times New Roman"/>
          <w:sz w:val="20"/>
          <w:szCs w:val="28"/>
        </w:rPr>
        <w:instrText>ADDIN CSL_CITATION {"citationItems":[{"id":"ITEM-1","itemData":{"author":[{"dropping-particle":"","family":"Mareta, Y. R., &amp; Santosa","given":"D.","non-dropping-particle":"","parse-names":false,"suffix":""}],"container-title":"Asia Pacific Journal of Public Administration","id":"ITEM-1","issue":"1","issued":{"date-parts":[["2023"]]},"page":"22–34","title":"Adoption of e-tax systems and taxpayer compliance: The mediating effect of digital literacy","type":"article-journal","volume":"45"},"uris":["http://www.mendeley.com/documents/?uuid=202d9f8f-49cc-4a27-b5e9-6c5e81de4aaf"]}],"mendeley":{"formattedCitation":"(Mareta, Y. R., &amp; Santosa, 2023)","plainTextFormattedCitation":"(Mareta, Y. R., &amp; Santosa, 2023)","previouslyFormattedCitation":"(Mareta, Y. R., &amp; Santosa, 2023)"},"properties":{"noteIndex":0},"schema":"https://github.com/citation-style-language/schema/raw/master/csl-citation.json"}</w:instrText>
      </w:r>
      <w:r w:rsidRPr="00527BAC">
        <w:rPr>
          <w:rFonts w:cs="Times New Roman"/>
          <w:sz w:val="20"/>
          <w:szCs w:val="28"/>
        </w:rPr>
        <w:fldChar w:fldCharType="separate"/>
      </w:r>
      <w:r w:rsidRPr="00527BAC">
        <w:rPr>
          <w:rFonts w:cs="Times New Roman"/>
          <w:noProof/>
          <w:sz w:val="20"/>
          <w:szCs w:val="28"/>
        </w:rPr>
        <w:t>(Mareta, Y. R., &amp; Santosa, 2023)</w:t>
      </w:r>
      <w:r w:rsidRPr="00527BAC">
        <w:rPr>
          <w:rFonts w:cs="Times New Roman"/>
          <w:sz w:val="20"/>
          <w:szCs w:val="28"/>
        </w:rPr>
        <w:fldChar w:fldCharType="end"/>
      </w:r>
      <w:r w:rsidRPr="00527BAC">
        <w:rPr>
          <w:rFonts w:cs="Times New Roman"/>
          <w:sz w:val="20"/>
          <w:szCs w:val="28"/>
        </w:rPr>
        <w:t xml:space="preserve">. Misalnya, penelitian Dampak Literasi Keuangan dan Budaya Pajak Terhadap Kepatuhan pajak yang dimoderasi Oleh Digitalisasi Perpajakkan menelaah literasi keuangan, budaya pajak, dan digitalisasi pajak terhadap kepatuhan pajak orang pribadi </w:t>
      </w:r>
      <w:sdt>
        <w:sdtPr>
          <w:rPr>
            <w:rFonts w:cs="Times New Roman"/>
            <w:sz w:val="20"/>
            <w:szCs w:val="28"/>
          </w:rPr>
          <w:tag w:val="MENDELEY_CITATION_v3_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"/>
          <w:id w:val="1487901762"/>
          <w:placeholder>
            <w:docPart w:val="85C89446C2504B4AAA411081C3B8EB85"/>
          </w:placeholder>
        </w:sdtPr>
        <w:sdtContent>
          <w:r w:rsidRPr="00527BAC">
            <w:rPr>
              <w:rFonts w:eastAsia="Times New Roman" w:cs="Times New Roman"/>
              <w:sz w:val="20"/>
              <w:szCs w:val="28"/>
            </w:rPr>
            <w:t>(Nasikhah &amp; Prasetyo, 2025).</w:t>
          </w:r>
        </w:sdtContent>
      </w:sdt>
    </w:p>
    <w:p w14:paraId="09062C80" w14:textId="77777777" w:rsidR="00527BAC" w:rsidRDefault="00527BAC" w:rsidP="00527BAC">
      <w:pPr>
        <w:tabs>
          <w:tab w:val="center" w:pos="5812"/>
        </w:tabs>
        <w:rPr>
          <w:rFonts w:cs="Times New Roman"/>
          <w:sz w:val="20"/>
          <w:szCs w:val="28"/>
        </w:rPr>
      </w:pPr>
    </w:p>
    <w:p w14:paraId="0F639C54" w14:textId="2C786F5A" w:rsidR="00527BAC" w:rsidRDefault="00527BAC" w:rsidP="00527BAC">
      <w:pPr>
        <w:tabs>
          <w:tab w:val="center" w:pos="5812"/>
        </w:tabs>
        <w:rPr>
          <w:rFonts w:cs="Times New Roman"/>
          <w:sz w:val="20"/>
          <w:szCs w:val="28"/>
        </w:rPr>
      </w:pPr>
      <w:r w:rsidRPr="00527BAC">
        <w:rPr>
          <w:rFonts w:cs="Times New Roman"/>
          <w:sz w:val="20"/>
          <w:szCs w:val="28"/>
        </w:rPr>
        <w:t>Dengan demikian muncul celah penelitian yang signifikan: sedikit atau bahkan hamper tidak ada penelitian empiris yang mengkaji implementasi edukasi terpadu fintech (financial technology + literasi keuangan digital) dan literasi pajak digital dilingkungan sekolah. Padahal, generasi pelajar masa kini akan menjadi wajib pajak dimasa depan sekaligus pengguna aktif layanan financial technology.</w:t>
      </w:r>
    </w:p>
    <w:p w14:paraId="7FD69702" w14:textId="77777777" w:rsidR="00527BAC" w:rsidRPr="00527BAC" w:rsidRDefault="00527BAC" w:rsidP="00527BAC">
      <w:pPr>
        <w:tabs>
          <w:tab w:val="center" w:pos="5812"/>
        </w:tabs>
        <w:rPr>
          <w:rFonts w:cs="Times New Roman"/>
          <w:sz w:val="20"/>
          <w:szCs w:val="28"/>
        </w:rPr>
      </w:pPr>
    </w:p>
    <w:p w14:paraId="7B70F444" w14:textId="77777777" w:rsidR="00527BAC" w:rsidRPr="00527BAC" w:rsidRDefault="00527BAC" w:rsidP="00527BAC">
      <w:pPr>
        <w:tabs>
          <w:tab w:val="center" w:pos="5812"/>
        </w:tabs>
        <w:rPr>
          <w:rFonts w:cs="Times New Roman"/>
          <w:sz w:val="20"/>
          <w:szCs w:val="28"/>
        </w:rPr>
      </w:pPr>
      <w:r w:rsidRPr="00527BAC">
        <w:rPr>
          <w:rFonts w:cs="Times New Roman"/>
          <w:sz w:val="20"/>
          <w:szCs w:val="28"/>
        </w:rPr>
        <w:t>Oleh karena itu, penting untuk mengembangkan kajian dan implementasi program edukatif di sekolah yang menyatukan lietarsi finansial, literasi digital dan literasi perpajakan (pajak digital). Pendekatan ini tidak mendidik siswa untuk mengelola keuangan dan memanfaatkan fintech secara bijak, tetapi juga membangun “kesadaran pajak” sejak dini serta menjadikan kewajiban pajak bagian dari pemahaman civics dan tanggung jawab social mereka.</w:t>
      </w:r>
    </w:p>
    <w:p w14:paraId="0A676F1E" w14:textId="77777777" w:rsidR="00187EE2" w:rsidRPr="00FD138D" w:rsidRDefault="00187EE2" w:rsidP="00FD138D">
      <w:pPr>
        <w:spacing w:after="200"/>
        <w:rPr>
          <w:rFonts w:cs="Times New Roman"/>
          <w:sz w:val="20"/>
          <w:szCs w:val="20"/>
          <w:lang w:eastAsia="id-ID"/>
        </w:rPr>
      </w:pPr>
    </w:p>
    <w:p w14:paraId="004576CF" w14:textId="75C14D80" w:rsidR="003E4740" w:rsidRPr="00386AAE" w:rsidRDefault="003E4740" w:rsidP="00360115">
      <w:pPr>
        <w:pStyle w:val="Heading1"/>
        <w:numPr>
          <w:ilvl w:val="0"/>
          <w:numId w:val="0"/>
        </w:numPr>
        <w:spacing w:before="200" w:after="0" w:line="360" w:lineRule="auto"/>
        <w:jc w:val="both"/>
        <w:rPr>
          <w:szCs w:val="21"/>
          <w:lang w:val="en-US"/>
        </w:rPr>
      </w:pPr>
      <w:r>
        <w:rPr>
          <w:szCs w:val="21"/>
          <w:lang w:val="en-US"/>
        </w:rPr>
        <w:t>METODE PELAKSANA</w:t>
      </w:r>
    </w:p>
    <w:p w14:paraId="0D62B3A5" w14:textId="316F3690" w:rsidR="00C009D2" w:rsidRPr="00C009D2" w:rsidRDefault="00C009D2" w:rsidP="00C009D2">
      <w:pPr>
        <w:tabs>
          <w:tab w:val="center" w:pos="5812"/>
        </w:tabs>
        <w:rPr>
          <w:rFonts w:cs="Times New Roman"/>
          <w:sz w:val="20"/>
          <w:szCs w:val="28"/>
        </w:rPr>
      </w:pPr>
      <w:r w:rsidRPr="00C009D2">
        <w:rPr>
          <w:rFonts w:cs="Times New Roman"/>
          <w:sz w:val="20"/>
          <w:szCs w:val="28"/>
        </w:rPr>
        <w:t xml:space="preserve">Metode dalam pelaksanaan pengabdian kepada masyarakat adalah berupa sosialisasi dan diskusi antara dosen UNPRI, guru dan pelajar kelas XI di Yayasan Pendidikan Pangeran Anatasari. Kegiatan pengabdian ini dilaksanakan di </w:t>
      </w:r>
      <w:r w:rsidRPr="00C009D2">
        <w:rPr>
          <w:rFonts w:cs="Times New Roman"/>
          <w:bCs/>
          <w:sz w:val="20"/>
          <w:szCs w:val="28"/>
        </w:rPr>
        <w:t>Yayasan Pendidikan Pangeran Antasari</w:t>
      </w:r>
      <w:r w:rsidRPr="00C009D2">
        <w:rPr>
          <w:rFonts w:cs="Times New Roman"/>
          <w:bCs/>
          <w:sz w:val="20"/>
          <w:szCs w:val="28"/>
          <w:lang w:val="id-ID"/>
        </w:rPr>
        <w:t xml:space="preserve">, Jalan </w:t>
      </w:r>
      <w:r w:rsidRPr="00C009D2">
        <w:rPr>
          <w:rFonts w:cs="Times New Roman"/>
          <w:bCs/>
          <w:sz w:val="20"/>
          <w:szCs w:val="28"/>
        </w:rPr>
        <w:t>Veteran</w:t>
      </w:r>
      <w:r w:rsidRPr="00C009D2">
        <w:rPr>
          <w:rFonts w:cs="Times New Roman"/>
          <w:bCs/>
          <w:sz w:val="20"/>
          <w:szCs w:val="28"/>
          <w:lang w:val="id-ID"/>
        </w:rPr>
        <w:t xml:space="preserve"> No.</w:t>
      </w:r>
      <w:r w:rsidRPr="00C009D2">
        <w:rPr>
          <w:rFonts w:cs="Times New Roman"/>
          <w:bCs/>
          <w:sz w:val="20"/>
          <w:szCs w:val="28"/>
        </w:rPr>
        <w:t>1060/19</w:t>
      </w:r>
      <w:r w:rsidRPr="00C009D2">
        <w:rPr>
          <w:rFonts w:cs="Times New Roman"/>
          <w:bCs/>
          <w:sz w:val="20"/>
          <w:szCs w:val="28"/>
          <w:lang w:val="id-ID"/>
        </w:rPr>
        <w:t xml:space="preserve">, </w:t>
      </w:r>
      <w:r w:rsidRPr="00C009D2">
        <w:rPr>
          <w:rFonts w:cs="Times New Roman"/>
          <w:bCs/>
          <w:sz w:val="20"/>
          <w:szCs w:val="28"/>
        </w:rPr>
        <w:t>Helvetia</w:t>
      </w:r>
      <w:r w:rsidRPr="00C009D2">
        <w:rPr>
          <w:rFonts w:cs="Times New Roman"/>
          <w:bCs/>
          <w:sz w:val="20"/>
          <w:szCs w:val="28"/>
          <w:lang w:val="id-ID"/>
        </w:rPr>
        <w:t xml:space="preserve">, Kecamatan </w:t>
      </w:r>
      <w:r w:rsidRPr="00C009D2">
        <w:rPr>
          <w:rFonts w:cs="Times New Roman"/>
          <w:bCs/>
          <w:sz w:val="20"/>
          <w:szCs w:val="28"/>
        </w:rPr>
        <w:t>Deli Serdang</w:t>
      </w:r>
      <w:r w:rsidRPr="00C009D2">
        <w:rPr>
          <w:rFonts w:cs="Times New Roman"/>
          <w:sz w:val="20"/>
          <w:szCs w:val="28"/>
        </w:rPr>
        <w:t xml:space="preserve">. Sasaran kegiatan pengabdian ini adalah guru dan pelajar kelas XI di </w:t>
      </w:r>
      <w:r w:rsidRPr="00C009D2">
        <w:rPr>
          <w:rFonts w:cs="Times New Roman"/>
          <w:bCs/>
          <w:sz w:val="20"/>
          <w:szCs w:val="28"/>
        </w:rPr>
        <w:t>Yayasan Pendidikan Pangeran Antasari</w:t>
      </w:r>
      <w:r w:rsidRPr="00C009D2">
        <w:rPr>
          <w:rFonts w:cs="Times New Roman"/>
          <w:bCs/>
          <w:sz w:val="20"/>
          <w:szCs w:val="28"/>
          <w:lang w:val="id-ID"/>
        </w:rPr>
        <w:t xml:space="preserve">, Jalan </w:t>
      </w:r>
      <w:r w:rsidRPr="00C009D2">
        <w:rPr>
          <w:rFonts w:cs="Times New Roman"/>
          <w:bCs/>
          <w:sz w:val="20"/>
          <w:szCs w:val="28"/>
        </w:rPr>
        <w:t>Veteran</w:t>
      </w:r>
      <w:r w:rsidRPr="00C009D2">
        <w:rPr>
          <w:rFonts w:cs="Times New Roman"/>
          <w:bCs/>
          <w:sz w:val="20"/>
          <w:szCs w:val="28"/>
          <w:lang w:val="id-ID"/>
        </w:rPr>
        <w:t xml:space="preserve"> No.</w:t>
      </w:r>
      <w:r w:rsidRPr="00C009D2">
        <w:rPr>
          <w:rFonts w:cs="Times New Roman"/>
          <w:bCs/>
          <w:sz w:val="20"/>
          <w:szCs w:val="28"/>
        </w:rPr>
        <w:t>1060/19</w:t>
      </w:r>
      <w:r w:rsidRPr="00C009D2">
        <w:rPr>
          <w:rFonts w:cs="Times New Roman"/>
          <w:bCs/>
          <w:sz w:val="20"/>
          <w:szCs w:val="28"/>
          <w:lang w:val="id-ID"/>
        </w:rPr>
        <w:t xml:space="preserve">, </w:t>
      </w:r>
      <w:r w:rsidRPr="00C009D2">
        <w:rPr>
          <w:rFonts w:cs="Times New Roman"/>
          <w:bCs/>
          <w:sz w:val="20"/>
          <w:szCs w:val="28"/>
        </w:rPr>
        <w:t>Helvetia</w:t>
      </w:r>
      <w:r w:rsidRPr="00C009D2">
        <w:rPr>
          <w:rFonts w:cs="Times New Roman"/>
          <w:bCs/>
          <w:sz w:val="20"/>
          <w:szCs w:val="28"/>
          <w:lang w:val="id-ID"/>
        </w:rPr>
        <w:t xml:space="preserve">, Kecamatan </w:t>
      </w:r>
      <w:r w:rsidRPr="00C009D2">
        <w:rPr>
          <w:rFonts w:cs="Times New Roman"/>
          <w:bCs/>
          <w:sz w:val="20"/>
          <w:szCs w:val="28"/>
        </w:rPr>
        <w:t>Deli Serdang</w:t>
      </w:r>
      <w:r w:rsidRPr="00C009D2">
        <w:rPr>
          <w:rFonts w:cs="Times New Roman"/>
          <w:sz w:val="20"/>
          <w:szCs w:val="28"/>
        </w:rPr>
        <w:t>. Sejumlah 40 perwakilan pelajar kelas X1 telah mengikuti kegiatan sosialisasi tersebut.</w:t>
      </w:r>
    </w:p>
    <w:p w14:paraId="1E928BCC" w14:textId="128D0D0E" w:rsidR="00C009D2" w:rsidRDefault="00C009D2" w:rsidP="00C009D2">
      <w:pPr>
        <w:tabs>
          <w:tab w:val="center" w:pos="5812"/>
        </w:tabs>
        <w:rPr>
          <w:rFonts w:cs="Times New Roman"/>
          <w:sz w:val="20"/>
          <w:szCs w:val="28"/>
        </w:rPr>
      </w:pPr>
      <w:r w:rsidRPr="00C009D2">
        <w:rPr>
          <w:rFonts w:cs="Times New Roman"/>
          <w:sz w:val="20"/>
          <w:szCs w:val="28"/>
        </w:rPr>
        <w:t>Metode yang digunakan dalam kegiatan pengabdian kepada masyarakat ini adalah dengan menggunakan metode pendekatan sosialisasi yaitu ceramah, diskusi, serta dialog. Pembahasan dalam sosialisasi terdiri dari: 1) cara menggunakan financial technology dengan aman, 2) cara menghindari financial technology yang illegal, 3) cara membayar pajak melalui aplikasi coretax.</w:t>
      </w:r>
    </w:p>
    <w:p w14:paraId="6425B2CB" w14:textId="77777777" w:rsidR="00C009D2" w:rsidRPr="00C009D2" w:rsidRDefault="00C009D2" w:rsidP="00C009D2">
      <w:pPr>
        <w:tabs>
          <w:tab w:val="center" w:pos="5812"/>
        </w:tabs>
        <w:rPr>
          <w:rFonts w:cs="Times New Roman"/>
          <w:sz w:val="20"/>
          <w:szCs w:val="28"/>
        </w:rPr>
      </w:pPr>
    </w:p>
    <w:p w14:paraId="7709D631" w14:textId="483A844A" w:rsidR="00C009D2" w:rsidRPr="00C009D2" w:rsidRDefault="00C009D2" w:rsidP="00C009D2">
      <w:pPr>
        <w:tabs>
          <w:tab w:val="center" w:pos="5812"/>
        </w:tabs>
        <w:rPr>
          <w:rFonts w:cs="Times New Roman"/>
          <w:sz w:val="20"/>
          <w:szCs w:val="28"/>
        </w:rPr>
      </w:pPr>
      <w:r w:rsidRPr="00C009D2">
        <w:rPr>
          <w:rFonts w:cs="Times New Roman"/>
          <w:sz w:val="20"/>
          <w:szCs w:val="28"/>
        </w:rPr>
        <w:t>Adapun tahap – tahap dari awal pelaksanaan kegiatan sampai pada akhirnya adalah:</w:t>
      </w:r>
    </w:p>
    <w:p w14:paraId="4F6B01C6" w14:textId="76A2451A" w:rsidR="00C009D2" w:rsidRPr="00557B72" w:rsidRDefault="00C009D2" w:rsidP="00557B72">
      <w:pPr>
        <w:pStyle w:val="ListParagraph"/>
        <w:numPr>
          <w:ilvl w:val="0"/>
          <w:numId w:val="30"/>
        </w:numPr>
        <w:tabs>
          <w:tab w:val="center" w:pos="5812"/>
        </w:tabs>
        <w:rPr>
          <w:rFonts w:cs="Times New Roman"/>
          <w:sz w:val="20"/>
          <w:szCs w:val="28"/>
        </w:rPr>
      </w:pPr>
      <w:r w:rsidRPr="00557B72">
        <w:rPr>
          <w:rFonts w:cs="Times New Roman"/>
          <w:sz w:val="20"/>
          <w:szCs w:val="28"/>
        </w:rPr>
        <w:t>Tahap Persiapan meliputi:</w:t>
      </w:r>
    </w:p>
    <w:p w14:paraId="572FD907" w14:textId="2821672F"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t xml:space="preserve">Melakukan survey ke tempat pelaksanaan pengabdian di </w:t>
      </w:r>
      <w:r w:rsidRPr="00557B72">
        <w:rPr>
          <w:rFonts w:cs="Times New Roman"/>
          <w:bCs/>
          <w:sz w:val="20"/>
          <w:szCs w:val="28"/>
        </w:rPr>
        <w:t>Yayasan Pendidikan Pangeran Antasari</w:t>
      </w:r>
    </w:p>
    <w:p w14:paraId="61A5C20D" w14:textId="7B7427C0"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t xml:space="preserve">Mengajukan permohonan ijin kepada Pengurus </w:t>
      </w:r>
      <w:r w:rsidRPr="00557B72">
        <w:rPr>
          <w:rFonts w:cs="Times New Roman"/>
          <w:bCs/>
          <w:sz w:val="20"/>
          <w:szCs w:val="28"/>
        </w:rPr>
        <w:t>Yayasan Pendidikan Pangeran Antasari</w:t>
      </w:r>
    </w:p>
    <w:p w14:paraId="2F1244C4" w14:textId="31C0FBCF"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t>Melakukan pengurusan administrasi (surat – menyurat).</w:t>
      </w:r>
    </w:p>
    <w:p w14:paraId="6AE4D716" w14:textId="2AAB0809" w:rsidR="00C009D2" w:rsidRPr="00557B72" w:rsidRDefault="00C009D2" w:rsidP="00557B72">
      <w:pPr>
        <w:pStyle w:val="ListParagraph"/>
        <w:numPr>
          <w:ilvl w:val="0"/>
          <w:numId w:val="30"/>
        </w:numPr>
        <w:tabs>
          <w:tab w:val="center" w:pos="5812"/>
        </w:tabs>
        <w:rPr>
          <w:rFonts w:cs="Times New Roman"/>
          <w:sz w:val="20"/>
          <w:szCs w:val="28"/>
        </w:rPr>
      </w:pPr>
      <w:r w:rsidRPr="00557B72">
        <w:rPr>
          <w:rFonts w:cs="Times New Roman"/>
          <w:sz w:val="20"/>
          <w:szCs w:val="28"/>
        </w:rPr>
        <w:t xml:space="preserve">Kegiatan Penyuluhan tentang Edukasi Financial Technology dan Pajak </w:t>
      </w:r>
      <w:proofErr w:type="gramStart"/>
      <w:r w:rsidRPr="00557B72">
        <w:rPr>
          <w:rFonts w:cs="Times New Roman"/>
          <w:sz w:val="20"/>
          <w:szCs w:val="28"/>
        </w:rPr>
        <w:t>Digital  di</w:t>
      </w:r>
      <w:proofErr w:type="gramEnd"/>
      <w:r w:rsidRPr="00557B72">
        <w:rPr>
          <w:rFonts w:cs="Times New Roman"/>
          <w:sz w:val="20"/>
          <w:szCs w:val="28"/>
        </w:rPr>
        <w:t xml:space="preserve"> </w:t>
      </w:r>
      <w:r w:rsidRPr="00557B72">
        <w:rPr>
          <w:rFonts w:cs="Times New Roman"/>
          <w:bCs/>
          <w:sz w:val="20"/>
          <w:szCs w:val="28"/>
        </w:rPr>
        <w:t>Yayasan Pendidikan Pangeran Antasari</w:t>
      </w:r>
      <w:r w:rsidRPr="00557B72">
        <w:rPr>
          <w:rFonts w:cs="Times New Roman"/>
          <w:sz w:val="20"/>
          <w:szCs w:val="28"/>
        </w:rPr>
        <w:t>.</w:t>
      </w:r>
    </w:p>
    <w:p w14:paraId="681C568F" w14:textId="4D4DE1ED" w:rsidR="00C009D2" w:rsidRPr="00557B72" w:rsidRDefault="00C009D2" w:rsidP="00557B72">
      <w:pPr>
        <w:pStyle w:val="ListParagraph"/>
        <w:numPr>
          <w:ilvl w:val="1"/>
          <w:numId w:val="30"/>
        </w:numPr>
        <w:tabs>
          <w:tab w:val="center" w:pos="8222"/>
        </w:tabs>
        <w:rPr>
          <w:rFonts w:cs="Times New Roman"/>
          <w:bCs/>
          <w:sz w:val="20"/>
          <w:szCs w:val="28"/>
        </w:rPr>
      </w:pPr>
      <w:r w:rsidRPr="00557B72">
        <w:rPr>
          <w:rFonts w:cs="Times New Roman"/>
          <w:sz w:val="20"/>
          <w:szCs w:val="28"/>
        </w:rPr>
        <w:t>Pembukaan dan perkenalan dengan pelajar kelas XI yang</w:t>
      </w:r>
      <w:r w:rsidRPr="00557B72">
        <w:rPr>
          <w:rFonts w:cs="Times New Roman"/>
          <w:bCs/>
          <w:sz w:val="20"/>
          <w:szCs w:val="28"/>
        </w:rPr>
        <w:t xml:space="preserve"> </w:t>
      </w:r>
      <w:r w:rsidRPr="00557B72">
        <w:rPr>
          <w:rFonts w:cs="Times New Roman"/>
          <w:sz w:val="20"/>
          <w:szCs w:val="28"/>
        </w:rPr>
        <w:t>merupakan sasaran dari kegiatan yang akan dilakukan.</w:t>
      </w:r>
    </w:p>
    <w:p w14:paraId="223197A0" w14:textId="56623229"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lastRenderedPageBreak/>
        <w:t>Sosialisasi terkait Edukasi Financial Technology dan Pajak Digital</w:t>
      </w:r>
    </w:p>
    <w:p w14:paraId="63928946" w14:textId="7E940378"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t>Melakukan penyuluhan dan mengajarkan tentang cara menggunakan financial technology yang aman dan cara menghindari financial technology yang illegal</w:t>
      </w:r>
    </w:p>
    <w:p w14:paraId="07A92C75" w14:textId="71D4B6AC"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t>Melakukan penyuluhan dan mengajarkan tentang cara membayar pajak melalui aplikasi coretax.</w:t>
      </w:r>
    </w:p>
    <w:p w14:paraId="001B38CF" w14:textId="01848C84" w:rsidR="00C009D2" w:rsidRPr="00557B72" w:rsidRDefault="00C009D2" w:rsidP="00557B72">
      <w:pPr>
        <w:pStyle w:val="ListParagraph"/>
        <w:numPr>
          <w:ilvl w:val="0"/>
          <w:numId w:val="30"/>
        </w:numPr>
        <w:tabs>
          <w:tab w:val="center" w:pos="5812"/>
        </w:tabs>
        <w:rPr>
          <w:rFonts w:cs="Times New Roman"/>
          <w:sz w:val="20"/>
          <w:szCs w:val="28"/>
        </w:rPr>
      </w:pPr>
      <w:r w:rsidRPr="00557B72">
        <w:rPr>
          <w:rFonts w:cs="Times New Roman"/>
          <w:sz w:val="20"/>
          <w:szCs w:val="28"/>
        </w:rPr>
        <w:t>Penutupan</w:t>
      </w:r>
    </w:p>
    <w:p w14:paraId="2F5F086F" w14:textId="7887C4EE"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t>Foto Bersama.</w:t>
      </w:r>
    </w:p>
    <w:p w14:paraId="6BD35CBF" w14:textId="1220D610" w:rsidR="00C009D2" w:rsidRPr="00557B72" w:rsidRDefault="00C009D2" w:rsidP="00557B72">
      <w:pPr>
        <w:pStyle w:val="ListParagraph"/>
        <w:numPr>
          <w:ilvl w:val="1"/>
          <w:numId w:val="30"/>
        </w:numPr>
        <w:tabs>
          <w:tab w:val="center" w:pos="5812"/>
        </w:tabs>
        <w:rPr>
          <w:rFonts w:cs="Times New Roman"/>
          <w:sz w:val="20"/>
          <w:szCs w:val="28"/>
        </w:rPr>
      </w:pPr>
      <w:r w:rsidRPr="00557B72">
        <w:rPr>
          <w:rFonts w:cs="Times New Roman"/>
          <w:sz w:val="20"/>
          <w:szCs w:val="28"/>
        </w:rPr>
        <w:t>Pembuatan laporan kegiatan pengabdian masyarakat.</w:t>
      </w:r>
    </w:p>
    <w:p w14:paraId="5D39E61B" w14:textId="7B01C154" w:rsidR="00386AAE" w:rsidRDefault="00460AF4" w:rsidP="007A7337">
      <w:pPr>
        <w:ind w:left="709"/>
        <w:rPr>
          <w:sz w:val="20"/>
          <w:szCs w:val="20"/>
          <w:lang w:val="en-ID"/>
        </w:rPr>
      </w:pPr>
      <w:r w:rsidRPr="00460AF4">
        <w:rPr>
          <w:sz w:val="20"/>
          <w:szCs w:val="20"/>
          <w:lang w:val="en-ID"/>
        </w:rPr>
        <w:t>.</w:t>
      </w:r>
    </w:p>
    <w:p w14:paraId="4AA738F9" w14:textId="77777777" w:rsidR="00DA0228" w:rsidRPr="00985C04" w:rsidRDefault="00DA0228" w:rsidP="00DA0228">
      <w:pPr>
        <w:spacing w:line="360" w:lineRule="auto"/>
        <w:ind w:left="284" w:hanging="306"/>
        <w:jc w:val="center"/>
        <w:rPr>
          <w:rFonts w:ascii="Arial Narrow" w:hAnsi="Arial Narrow" w:cs="Times New Roman"/>
        </w:rPr>
      </w:pPr>
      <w:r>
        <w:rPr>
          <w:noProof/>
        </w:rPr>
        <w:drawing>
          <wp:inline distT="0" distB="0" distL="0" distR="0" wp14:anchorId="465BE45C" wp14:editId="4E548A5E">
            <wp:extent cx="3067050" cy="2305050"/>
            <wp:effectExtent l="0" t="0" r="0" b="0"/>
            <wp:docPr id="809604702" name="Picture 8" descr="Yayasan Perguruan Pangeran Antasari contact information. Yayasan -  Pendidikan, kasih sayang, Penelitian, Dll, in ME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ayasan Perguruan Pangeran Antasari contact information. Yayasan -  Pendidikan, kasih sayang, Penelitian, Dll, in MEDA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7050" cy="2305050"/>
                    </a:xfrm>
                    <a:prstGeom prst="rect">
                      <a:avLst/>
                    </a:prstGeom>
                    <a:noFill/>
                    <a:ln>
                      <a:noFill/>
                    </a:ln>
                  </pic:spPr>
                </pic:pic>
              </a:graphicData>
            </a:graphic>
          </wp:inline>
        </w:drawing>
      </w:r>
    </w:p>
    <w:p w14:paraId="1D0F3F3D" w14:textId="0C417616" w:rsidR="007A7337" w:rsidRPr="00DA0228" w:rsidRDefault="00DA0228" w:rsidP="004B24F6">
      <w:pPr>
        <w:jc w:val="center"/>
        <w:rPr>
          <w:rFonts w:cs="Times New Roman"/>
          <w:sz w:val="22"/>
          <w:szCs w:val="22"/>
          <w:lang w:val="en-ID"/>
        </w:rPr>
      </w:pPr>
      <w:r w:rsidRPr="00DA0228">
        <w:rPr>
          <w:rFonts w:cs="Times New Roman"/>
          <w:sz w:val="20"/>
          <w:szCs w:val="26"/>
          <w:lang w:val="en-ID"/>
        </w:rPr>
        <w:t>Gambar 1. Lokasi Pengabdian Kepada Masyarakat</w:t>
      </w:r>
    </w:p>
    <w:p w14:paraId="0AE69322" w14:textId="77777777" w:rsidR="00DA0228" w:rsidRPr="007A7337" w:rsidRDefault="00DA0228" w:rsidP="007A7337">
      <w:pPr>
        <w:ind w:left="709"/>
        <w:rPr>
          <w:sz w:val="20"/>
          <w:szCs w:val="20"/>
          <w:lang w:val="en-ID"/>
        </w:rPr>
      </w:pPr>
    </w:p>
    <w:p w14:paraId="19C40014" w14:textId="49A1A47C" w:rsidR="00282CB7" w:rsidRDefault="000430D4" w:rsidP="003E4740">
      <w:pPr>
        <w:pStyle w:val="Heading1"/>
        <w:numPr>
          <w:ilvl w:val="0"/>
          <w:numId w:val="0"/>
        </w:numPr>
        <w:spacing w:before="200" w:after="0"/>
        <w:jc w:val="both"/>
        <w:rPr>
          <w:szCs w:val="21"/>
          <w:lang w:val="en-US"/>
        </w:rPr>
      </w:pPr>
      <w:r w:rsidRPr="003D3931">
        <w:rPr>
          <w:szCs w:val="21"/>
          <w:lang w:val="en-US"/>
        </w:rPr>
        <w:t>HASIL DAN PEMBAHASAN</w:t>
      </w:r>
    </w:p>
    <w:p w14:paraId="02191EBF" w14:textId="77777777" w:rsidR="003D3931" w:rsidRDefault="003D3931" w:rsidP="003D3931"/>
    <w:p w14:paraId="2AD41360" w14:textId="6778DCA5" w:rsidR="00D242D3" w:rsidRDefault="00D242D3" w:rsidP="00E446B7">
      <w:pPr>
        <w:rPr>
          <w:rFonts w:cs="Times New Roman"/>
          <w:sz w:val="20"/>
          <w:szCs w:val="28"/>
        </w:rPr>
      </w:pPr>
      <w:r w:rsidRPr="00E446B7">
        <w:rPr>
          <w:rFonts w:cs="Times New Roman"/>
          <w:sz w:val="20"/>
          <w:szCs w:val="28"/>
        </w:rPr>
        <w:t xml:space="preserve">Kegiatan sosialisasi dan penyuluhan ini dilakukan pada hari Selasa, 18 November 2025, dan sasaran dari kegiatan pengabdian masyarakat ini yaitu pelajar kelas XI di </w:t>
      </w:r>
      <w:r w:rsidRPr="00E446B7">
        <w:rPr>
          <w:rFonts w:cs="Times New Roman"/>
          <w:bCs/>
          <w:sz w:val="20"/>
          <w:szCs w:val="28"/>
        </w:rPr>
        <w:t>Yayasan Pendidikan Pangeran Antasari</w:t>
      </w:r>
      <w:r w:rsidRPr="00E446B7">
        <w:rPr>
          <w:rFonts w:cs="Times New Roman"/>
          <w:bCs/>
          <w:sz w:val="20"/>
          <w:szCs w:val="28"/>
          <w:lang w:val="id-ID"/>
        </w:rPr>
        <w:t xml:space="preserve">, Jalan </w:t>
      </w:r>
      <w:r w:rsidRPr="00E446B7">
        <w:rPr>
          <w:rFonts w:cs="Times New Roman"/>
          <w:bCs/>
          <w:sz w:val="20"/>
          <w:szCs w:val="28"/>
        </w:rPr>
        <w:t>Veteran</w:t>
      </w:r>
      <w:r w:rsidRPr="00E446B7">
        <w:rPr>
          <w:rFonts w:cs="Times New Roman"/>
          <w:bCs/>
          <w:sz w:val="20"/>
          <w:szCs w:val="28"/>
          <w:lang w:val="id-ID"/>
        </w:rPr>
        <w:t xml:space="preserve"> No.</w:t>
      </w:r>
      <w:r w:rsidRPr="00E446B7">
        <w:rPr>
          <w:rFonts w:cs="Times New Roman"/>
          <w:bCs/>
          <w:sz w:val="20"/>
          <w:szCs w:val="28"/>
        </w:rPr>
        <w:t>1060/19</w:t>
      </w:r>
      <w:r w:rsidRPr="00E446B7">
        <w:rPr>
          <w:rFonts w:cs="Times New Roman"/>
          <w:bCs/>
          <w:sz w:val="20"/>
          <w:szCs w:val="28"/>
          <w:lang w:val="id-ID"/>
        </w:rPr>
        <w:t xml:space="preserve">, </w:t>
      </w:r>
      <w:r w:rsidRPr="00E446B7">
        <w:rPr>
          <w:rFonts w:cs="Times New Roman"/>
          <w:bCs/>
          <w:sz w:val="20"/>
          <w:szCs w:val="28"/>
        </w:rPr>
        <w:t>Helvetia</w:t>
      </w:r>
      <w:r w:rsidRPr="00E446B7">
        <w:rPr>
          <w:rFonts w:cs="Times New Roman"/>
          <w:bCs/>
          <w:sz w:val="20"/>
          <w:szCs w:val="28"/>
          <w:lang w:val="id-ID"/>
        </w:rPr>
        <w:t xml:space="preserve">, Kecamatan </w:t>
      </w:r>
      <w:r w:rsidRPr="00E446B7">
        <w:rPr>
          <w:rFonts w:cs="Times New Roman"/>
          <w:bCs/>
          <w:sz w:val="20"/>
          <w:szCs w:val="28"/>
        </w:rPr>
        <w:t>Deli Serdang</w:t>
      </w:r>
      <w:r w:rsidRPr="00E446B7">
        <w:rPr>
          <w:rFonts w:cs="Times New Roman"/>
          <w:sz w:val="20"/>
          <w:szCs w:val="28"/>
        </w:rPr>
        <w:t>.</w:t>
      </w:r>
    </w:p>
    <w:p w14:paraId="2B46C70D" w14:textId="77777777" w:rsidR="00E446B7" w:rsidRPr="00E446B7" w:rsidRDefault="00E446B7" w:rsidP="00E446B7">
      <w:pPr>
        <w:rPr>
          <w:rFonts w:cs="Times New Roman"/>
          <w:sz w:val="20"/>
          <w:szCs w:val="28"/>
        </w:rPr>
      </w:pPr>
    </w:p>
    <w:p w14:paraId="24F80213" w14:textId="77777777" w:rsidR="00D242D3" w:rsidRPr="00E446B7" w:rsidRDefault="00D242D3" w:rsidP="00E446B7">
      <w:pPr>
        <w:rPr>
          <w:rFonts w:cs="Times New Roman"/>
          <w:sz w:val="20"/>
          <w:szCs w:val="28"/>
        </w:rPr>
      </w:pPr>
      <w:r w:rsidRPr="00E446B7">
        <w:rPr>
          <w:rFonts w:cs="Times New Roman"/>
          <w:sz w:val="20"/>
          <w:szCs w:val="28"/>
        </w:rPr>
        <w:t>Adapun dampak yang dapat diperoleh dari kegiatan ini yaitu:  meningkatkan literasi siswa terkait financial Teknologi dan pajak digital di kalangan siswa. Pengenalan fintech membuat siswa lebih memahami risiko dan manfaat layanan digital, terutama keamanan siber. Edukasi pajak digital juga akan menumbuhkan budaya taat pajak dimasa depan, karena siswa memahami fungi dan mekanisme dasar pembayaran pajak digital.</w:t>
      </w:r>
    </w:p>
    <w:p w14:paraId="51A1B686" w14:textId="77777777" w:rsidR="00E446B7" w:rsidRDefault="00E446B7" w:rsidP="00E446B7">
      <w:pPr>
        <w:rPr>
          <w:rFonts w:cs="Times New Roman"/>
          <w:sz w:val="20"/>
          <w:szCs w:val="28"/>
        </w:rPr>
      </w:pPr>
    </w:p>
    <w:p w14:paraId="59744F38" w14:textId="554EF88A" w:rsidR="00D242D3" w:rsidRPr="00E446B7" w:rsidRDefault="00D242D3" w:rsidP="00E446B7">
      <w:pPr>
        <w:rPr>
          <w:rFonts w:cs="Times New Roman"/>
          <w:sz w:val="20"/>
          <w:szCs w:val="28"/>
        </w:rPr>
      </w:pPr>
      <w:r w:rsidRPr="00E446B7">
        <w:rPr>
          <w:rFonts w:cs="Times New Roman"/>
          <w:sz w:val="20"/>
          <w:szCs w:val="28"/>
        </w:rPr>
        <w:t xml:space="preserve">Tujuan yang ingin dicapai dalam kegiatan pengabdian pada masyarakat dengan tema </w:t>
      </w:r>
      <w:r w:rsidRPr="00E446B7">
        <w:rPr>
          <w:rFonts w:cs="Times New Roman"/>
          <w:bCs/>
          <w:sz w:val="20"/>
          <w:szCs w:val="28"/>
        </w:rPr>
        <w:t>Edukasi Financial technology dan Pajak Digital pada Yayasan Pendidikan Pangeran Antasari</w:t>
      </w:r>
      <w:r w:rsidRPr="00E446B7">
        <w:rPr>
          <w:rFonts w:cs="Times New Roman"/>
          <w:bCs/>
          <w:sz w:val="20"/>
          <w:szCs w:val="28"/>
          <w:lang w:val="id-ID"/>
        </w:rPr>
        <w:t xml:space="preserve">, Jalan </w:t>
      </w:r>
      <w:r w:rsidRPr="00E446B7">
        <w:rPr>
          <w:rFonts w:cs="Times New Roman"/>
          <w:bCs/>
          <w:sz w:val="20"/>
          <w:szCs w:val="28"/>
        </w:rPr>
        <w:t>Veteran</w:t>
      </w:r>
      <w:r w:rsidRPr="00E446B7">
        <w:rPr>
          <w:rFonts w:cs="Times New Roman"/>
          <w:bCs/>
          <w:sz w:val="20"/>
          <w:szCs w:val="28"/>
          <w:lang w:val="id-ID"/>
        </w:rPr>
        <w:t xml:space="preserve"> No.</w:t>
      </w:r>
      <w:r w:rsidRPr="00E446B7">
        <w:rPr>
          <w:rFonts w:cs="Times New Roman"/>
          <w:bCs/>
          <w:sz w:val="20"/>
          <w:szCs w:val="28"/>
        </w:rPr>
        <w:t>1060/19</w:t>
      </w:r>
      <w:r w:rsidRPr="00E446B7">
        <w:rPr>
          <w:rFonts w:cs="Times New Roman"/>
          <w:bCs/>
          <w:sz w:val="20"/>
          <w:szCs w:val="28"/>
          <w:lang w:val="id-ID"/>
        </w:rPr>
        <w:t xml:space="preserve">, </w:t>
      </w:r>
      <w:r w:rsidRPr="00E446B7">
        <w:rPr>
          <w:rFonts w:cs="Times New Roman"/>
          <w:bCs/>
          <w:sz w:val="20"/>
          <w:szCs w:val="28"/>
        </w:rPr>
        <w:t>Helvetia</w:t>
      </w:r>
      <w:r w:rsidRPr="00E446B7">
        <w:rPr>
          <w:rFonts w:cs="Times New Roman"/>
          <w:bCs/>
          <w:sz w:val="20"/>
          <w:szCs w:val="28"/>
          <w:lang w:val="id-ID"/>
        </w:rPr>
        <w:t xml:space="preserve">, Kecamatan </w:t>
      </w:r>
      <w:r w:rsidRPr="00E446B7">
        <w:rPr>
          <w:rFonts w:cs="Times New Roman"/>
          <w:bCs/>
          <w:sz w:val="20"/>
          <w:szCs w:val="28"/>
        </w:rPr>
        <w:t>Deli Serdang</w:t>
      </w:r>
      <w:r w:rsidRPr="00E446B7">
        <w:rPr>
          <w:rFonts w:cs="Times New Roman"/>
          <w:sz w:val="20"/>
          <w:szCs w:val="28"/>
        </w:rPr>
        <w:t xml:space="preserve"> adalah untuk menyebarluaskan informasi pada masyarakat khususnya kepada pelajar mengenai pentingnya menggunakan financial Teknologi dengan bijaksana dan juga menjadi wajib pajak yang patuh. Berdasarkan hasil yang diperoleh dari kegiatan ini, peserta sosialiasi khususnya pelajar kelas XI telah merasakan manfaatnya, yakni memiliki tambahan pengetahuan dan pemahaman terkait cara menggunakan finansial Teknologi dengan aman dan cara membayar pajak dengan menggukan applikasi coretax. Pelajar menjadi lebih sadar akan keamanan siber dan mempunyai budaya patuh pajak, karena mendapatkan pemahaman yang komprehensif.</w:t>
      </w:r>
    </w:p>
    <w:p w14:paraId="21677D78" w14:textId="77777777" w:rsidR="00E446B7" w:rsidRDefault="00E446B7" w:rsidP="00E446B7">
      <w:pPr>
        <w:rPr>
          <w:rFonts w:cs="Times New Roman"/>
          <w:sz w:val="20"/>
          <w:szCs w:val="28"/>
          <w:lang w:val="en-ID"/>
        </w:rPr>
      </w:pPr>
    </w:p>
    <w:p w14:paraId="5E0FF9A6" w14:textId="113BDEB4" w:rsidR="00D242D3" w:rsidRPr="00E446B7" w:rsidRDefault="00D242D3" w:rsidP="00E446B7">
      <w:pPr>
        <w:rPr>
          <w:rFonts w:cs="Times New Roman"/>
          <w:sz w:val="20"/>
          <w:szCs w:val="28"/>
          <w:lang w:val="en-ID"/>
        </w:rPr>
      </w:pPr>
      <w:r w:rsidRPr="00E446B7">
        <w:rPr>
          <w:rFonts w:cs="Times New Roman"/>
          <w:sz w:val="20"/>
          <w:szCs w:val="28"/>
          <w:lang w:val="en-ID"/>
        </w:rPr>
        <w:t>Berikut ini merupakan foto dokumentasi pelaksanaan kegiatan pengabdian kepada masyarakat bersama dengan pelajar dan Kepala Sekolah Yayasan Pendidikan Pangeran Antasari</w:t>
      </w:r>
    </w:p>
    <w:p w14:paraId="25E93B22" w14:textId="77777777" w:rsidR="00D242D3" w:rsidRPr="00E446B7" w:rsidRDefault="00D242D3" w:rsidP="005B1FED">
      <w:pPr>
        <w:jc w:val="center"/>
        <w:rPr>
          <w:rFonts w:cs="Times New Roman"/>
          <w:sz w:val="20"/>
          <w:szCs w:val="28"/>
          <w:lang w:val="en-ID"/>
        </w:rPr>
      </w:pPr>
      <w:r w:rsidRPr="00E446B7">
        <w:rPr>
          <w:rFonts w:cs="Times New Roman"/>
          <w:noProof/>
          <w:sz w:val="20"/>
          <w:szCs w:val="28"/>
        </w:rPr>
        <w:lastRenderedPageBreak/>
        <w:drawing>
          <wp:inline distT="0" distB="0" distL="0" distR="0" wp14:anchorId="5332012E" wp14:editId="40641BDA">
            <wp:extent cx="4635738" cy="2692538"/>
            <wp:effectExtent l="0" t="0" r="0" b="0"/>
            <wp:docPr id="670022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022380" name=""/>
                    <pic:cNvPicPr/>
                  </pic:nvPicPr>
                  <pic:blipFill>
                    <a:blip r:embed="rId17"/>
                    <a:stretch>
                      <a:fillRect/>
                    </a:stretch>
                  </pic:blipFill>
                  <pic:spPr>
                    <a:xfrm>
                      <a:off x="0" y="0"/>
                      <a:ext cx="4635738" cy="2692538"/>
                    </a:xfrm>
                    <a:prstGeom prst="rect">
                      <a:avLst/>
                    </a:prstGeom>
                  </pic:spPr>
                </pic:pic>
              </a:graphicData>
            </a:graphic>
          </wp:inline>
        </w:drawing>
      </w:r>
    </w:p>
    <w:p w14:paraId="7F8E5B6B" w14:textId="77777777" w:rsidR="00D242D3" w:rsidRPr="00E446B7" w:rsidRDefault="00D242D3" w:rsidP="005B1FED">
      <w:pPr>
        <w:ind w:hanging="306"/>
        <w:jc w:val="center"/>
        <w:rPr>
          <w:rFonts w:cs="Times New Roman"/>
          <w:sz w:val="20"/>
          <w:szCs w:val="28"/>
        </w:rPr>
      </w:pPr>
      <w:r w:rsidRPr="00E446B7">
        <w:rPr>
          <w:rFonts w:cs="Times New Roman"/>
          <w:sz w:val="20"/>
          <w:szCs w:val="28"/>
          <w:lang w:val="en-ID"/>
        </w:rPr>
        <w:t>Gambar 2. Foto Bersama dengan Kepala Sekolah</w:t>
      </w:r>
    </w:p>
    <w:p w14:paraId="1356106F" w14:textId="77777777" w:rsidR="00D242D3" w:rsidRPr="00E446B7" w:rsidRDefault="00D242D3" w:rsidP="005B1FED">
      <w:pPr>
        <w:jc w:val="center"/>
        <w:rPr>
          <w:rFonts w:cs="Times New Roman"/>
          <w:sz w:val="20"/>
          <w:szCs w:val="28"/>
        </w:rPr>
      </w:pPr>
    </w:p>
    <w:p w14:paraId="67C12FD7" w14:textId="77777777" w:rsidR="00D242D3" w:rsidRPr="00E446B7" w:rsidRDefault="00D242D3" w:rsidP="005B1FED">
      <w:pPr>
        <w:jc w:val="center"/>
        <w:rPr>
          <w:rFonts w:cs="Times New Roman"/>
          <w:sz w:val="20"/>
          <w:szCs w:val="28"/>
          <w:lang w:val="en-ID"/>
        </w:rPr>
      </w:pPr>
      <w:r w:rsidRPr="00E446B7">
        <w:rPr>
          <w:rFonts w:cs="Times New Roman"/>
          <w:noProof/>
          <w:sz w:val="20"/>
          <w:szCs w:val="28"/>
          <w:lang w:val="en-ID"/>
        </w:rPr>
        <w:drawing>
          <wp:inline distT="0" distB="0" distL="0" distR="0" wp14:anchorId="5B8D4160" wp14:editId="5511EF24">
            <wp:extent cx="4648740" cy="2618458"/>
            <wp:effectExtent l="0" t="0" r="0" b="0"/>
            <wp:docPr id="974915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915918" name=""/>
                    <pic:cNvPicPr/>
                  </pic:nvPicPr>
                  <pic:blipFill>
                    <a:blip r:embed="rId18"/>
                    <a:stretch>
                      <a:fillRect/>
                    </a:stretch>
                  </pic:blipFill>
                  <pic:spPr>
                    <a:xfrm>
                      <a:off x="0" y="0"/>
                      <a:ext cx="4669245" cy="2630008"/>
                    </a:xfrm>
                    <a:prstGeom prst="rect">
                      <a:avLst/>
                    </a:prstGeom>
                  </pic:spPr>
                </pic:pic>
              </a:graphicData>
            </a:graphic>
          </wp:inline>
        </w:drawing>
      </w:r>
    </w:p>
    <w:p w14:paraId="795529D0" w14:textId="77777777" w:rsidR="00D242D3" w:rsidRPr="00E446B7" w:rsidRDefault="00D242D3" w:rsidP="005B1FED">
      <w:pPr>
        <w:ind w:hanging="306"/>
        <w:jc w:val="center"/>
        <w:rPr>
          <w:rFonts w:cs="Times New Roman"/>
          <w:sz w:val="20"/>
          <w:szCs w:val="28"/>
        </w:rPr>
      </w:pPr>
      <w:r w:rsidRPr="00E446B7">
        <w:rPr>
          <w:rFonts w:cs="Times New Roman"/>
          <w:sz w:val="20"/>
          <w:szCs w:val="28"/>
          <w:lang w:val="en-ID"/>
        </w:rPr>
        <w:t>Gambar 3. Foto Pelajar Yayasan Pendidikan Antasari</w:t>
      </w:r>
    </w:p>
    <w:p w14:paraId="2EED7FF1" w14:textId="77777777" w:rsidR="003D3931" w:rsidRPr="003D3931" w:rsidRDefault="003D3931" w:rsidP="003D3931"/>
    <w:p w14:paraId="5EF7A07E" w14:textId="7C64A069" w:rsidR="00BB5239" w:rsidRDefault="00BB5239" w:rsidP="00BB5239">
      <w:pPr>
        <w:pStyle w:val="Heading1"/>
        <w:numPr>
          <w:ilvl w:val="0"/>
          <w:numId w:val="0"/>
        </w:numPr>
        <w:ind w:left="360" w:hanging="360"/>
      </w:pPr>
      <w:r>
        <w:t>KESIMPULAN</w:t>
      </w:r>
    </w:p>
    <w:p w14:paraId="3B6AD501" w14:textId="77777777" w:rsidR="00AE030F" w:rsidRPr="00AE030F" w:rsidRDefault="00AE030F" w:rsidP="00AE030F">
      <w:pPr>
        <w:tabs>
          <w:tab w:val="center" w:pos="5812"/>
        </w:tabs>
        <w:rPr>
          <w:rFonts w:cs="Times New Roman"/>
          <w:bCs/>
          <w:sz w:val="20"/>
          <w:szCs w:val="28"/>
          <w:lang w:val="id-ID"/>
        </w:rPr>
      </w:pPr>
      <w:r w:rsidRPr="00AE030F">
        <w:rPr>
          <w:rFonts w:cs="Times New Roman"/>
          <w:bCs/>
          <w:sz w:val="20"/>
          <w:szCs w:val="28"/>
          <w:lang w:val="id-ID"/>
        </w:rPr>
        <w:t xml:space="preserve">Berdasarkan pelaksanaan kegiatan PKM dengan tema </w:t>
      </w:r>
      <w:r w:rsidRPr="00AE030F">
        <w:rPr>
          <w:rFonts w:cs="Times New Roman"/>
          <w:bCs/>
          <w:sz w:val="20"/>
          <w:szCs w:val="28"/>
        </w:rPr>
        <w:t>“Edukasi Financial technology dan Pajak Digital pada Yayasan Pendidikan Pangeran Antasari</w:t>
      </w:r>
      <w:r w:rsidRPr="00AE030F">
        <w:rPr>
          <w:rFonts w:cs="Times New Roman"/>
          <w:bCs/>
          <w:sz w:val="20"/>
          <w:szCs w:val="28"/>
          <w:lang w:val="id-ID"/>
        </w:rPr>
        <w:t xml:space="preserve">, Jalan </w:t>
      </w:r>
      <w:r w:rsidRPr="00AE030F">
        <w:rPr>
          <w:rFonts w:cs="Times New Roman"/>
          <w:bCs/>
          <w:sz w:val="20"/>
          <w:szCs w:val="28"/>
        </w:rPr>
        <w:t>Veteran</w:t>
      </w:r>
      <w:r w:rsidRPr="00AE030F">
        <w:rPr>
          <w:rFonts w:cs="Times New Roman"/>
          <w:bCs/>
          <w:sz w:val="20"/>
          <w:szCs w:val="28"/>
          <w:lang w:val="id-ID"/>
        </w:rPr>
        <w:t xml:space="preserve"> No.</w:t>
      </w:r>
      <w:r w:rsidRPr="00AE030F">
        <w:rPr>
          <w:rFonts w:cs="Times New Roman"/>
          <w:bCs/>
          <w:sz w:val="20"/>
          <w:szCs w:val="28"/>
        </w:rPr>
        <w:t>1060/19</w:t>
      </w:r>
      <w:r w:rsidRPr="00AE030F">
        <w:rPr>
          <w:rFonts w:cs="Times New Roman"/>
          <w:bCs/>
          <w:sz w:val="20"/>
          <w:szCs w:val="28"/>
          <w:lang w:val="id-ID"/>
        </w:rPr>
        <w:t xml:space="preserve">, </w:t>
      </w:r>
      <w:r w:rsidRPr="00AE030F">
        <w:rPr>
          <w:rFonts w:cs="Times New Roman"/>
          <w:bCs/>
          <w:sz w:val="20"/>
          <w:szCs w:val="28"/>
        </w:rPr>
        <w:t>Helvetia</w:t>
      </w:r>
      <w:r w:rsidRPr="00AE030F">
        <w:rPr>
          <w:rFonts w:cs="Times New Roman"/>
          <w:bCs/>
          <w:sz w:val="20"/>
          <w:szCs w:val="28"/>
          <w:lang w:val="id-ID"/>
        </w:rPr>
        <w:t xml:space="preserve">, Kecamatan </w:t>
      </w:r>
      <w:r w:rsidRPr="00AE030F">
        <w:rPr>
          <w:rFonts w:cs="Times New Roman"/>
          <w:bCs/>
          <w:sz w:val="20"/>
          <w:szCs w:val="28"/>
        </w:rPr>
        <w:t>Deli Serdang</w:t>
      </w:r>
      <w:r w:rsidRPr="00AE030F">
        <w:rPr>
          <w:rFonts w:cs="Times New Roman"/>
          <w:bCs/>
          <w:sz w:val="20"/>
          <w:szCs w:val="28"/>
          <w:lang w:val="id-ID"/>
        </w:rPr>
        <w:t xml:space="preserve"> dapat disimpulkan bahwa </w:t>
      </w:r>
      <w:r w:rsidRPr="00AE030F">
        <w:rPr>
          <w:rFonts w:cs="Times New Roman"/>
          <w:bCs/>
          <w:sz w:val="20"/>
          <w:szCs w:val="28"/>
        </w:rPr>
        <w:t xml:space="preserve">pelajar kelas XI masih banyak yang belum memiliki literasi finansial Teknologi dan hampir semua pelajar tidak memiliki literasi pajak digital.Melalui pelaksaan PKM ini akhirnya pelajar kelas XI </w:t>
      </w:r>
      <w:r w:rsidRPr="00AE030F">
        <w:rPr>
          <w:rFonts w:cs="Times New Roman"/>
          <w:bCs/>
          <w:sz w:val="20"/>
          <w:szCs w:val="28"/>
          <w:lang w:val="id-ID"/>
        </w:rPr>
        <w:t xml:space="preserve">memiliki tambahan pengetahuan dan pemahaman terkait </w:t>
      </w:r>
      <w:r w:rsidRPr="00AE030F">
        <w:rPr>
          <w:rFonts w:cs="Times New Roman"/>
          <w:bCs/>
          <w:sz w:val="20"/>
          <w:szCs w:val="28"/>
        </w:rPr>
        <w:t>Finansial Teknologi dan Pajak Digital</w:t>
      </w:r>
      <w:r w:rsidRPr="00AE030F">
        <w:rPr>
          <w:rFonts w:cs="Times New Roman"/>
          <w:bCs/>
          <w:sz w:val="20"/>
          <w:szCs w:val="28"/>
          <w:lang w:val="id-ID"/>
        </w:rPr>
        <w:t>. Pe</w:t>
      </w:r>
      <w:r w:rsidRPr="00AE030F">
        <w:rPr>
          <w:rFonts w:cs="Times New Roman"/>
          <w:bCs/>
          <w:sz w:val="20"/>
          <w:szCs w:val="28"/>
        </w:rPr>
        <w:t xml:space="preserve">lajar kelas XI </w:t>
      </w:r>
      <w:r w:rsidRPr="00AE030F">
        <w:rPr>
          <w:rFonts w:cs="Times New Roman"/>
          <w:bCs/>
          <w:sz w:val="20"/>
          <w:szCs w:val="28"/>
          <w:lang w:val="id-ID"/>
        </w:rPr>
        <w:t>menjadi mengetahui cara me</w:t>
      </w:r>
      <w:r w:rsidRPr="00AE030F">
        <w:rPr>
          <w:rFonts w:cs="Times New Roman"/>
          <w:bCs/>
          <w:sz w:val="20"/>
          <w:szCs w:val="28"/>
        </w:rPr>
        <w:t>nggunakan finansial Teknologi yang aman dan wajib pajak aktif yang patuh</w:t>
      </w:r>
      <w:r w:rsidRPr="00AE030F">
        <w:rPr>
          <w:rFonts w:cs="Times New Roman"/>
          <w:bCs/>
          <w:sz w:val="20"/>
          <w:szCs w:val="28"/>
          <w:lang w:val="id-ID"/>
        </w:rPr>
        <w:t xml:space="preserve">. Para peserta cukup bersemangat mengikuti kegiatan PKM karena tema yang disajikan sangat </w:t>
      </w:r>
      <w:r w:rsidRPr="00AE030F">
        <w:rPr>
          <w:rFonts w:cs="Times New Roman"/>
          <w:bCs/>
          <w:sz w:val="20"/>
          <w:szCs w:val="28"/>
        </w:rPr>
        <w:t>relevan dalam kehidupan sehari-hari</w:t>
      </w:r>
      <w:r w:rsidRPr="00AE030F">
        <w:rPr>
          <w:rFonts w:cs="Times New Roman"/>
          <w:bCs/>
          <w:sz w:val="20"/>
          <w:szCs w:val="28"/>
          <w:lang w:val="id-ID"/>
        </w:rPr>
        <w:t>, sehingga dengan antusiasme tersebut materi-materi kegiatan dapat dengan mudah tersampaikan.</w:t>
      </w:r>
    </w:p>
    <w:p w14:paraId="00590EEB" w14:textId="5B86E6A5" w:rsidR="00123414" w:rsidRPr="00050E46" w:rsidRDefault="00123414" w:rsidP="007E1F92">
      <w:pPr>
        <w:spacing w:line="278" w:lineRule="auto"/>
        <w:ind w:left="567"/>
        <w:rPr>
          <w:rFonts w:cs="Times New Roman"/>
          <w:sz w:val="20"/>
          <w:szCs w:val="28"/>
        </w:rPr>
      </w:pPr>
      <w:r w:rsidRPr="00050E46">
        <w:rPr>
          <w:rFonts w:cs="Times New Roman"/>
          <w:sz w:val="20"/>
          <w:szCs w:val="28"/>
        </w:rPr>
        <w:t>.</w:t>
      </w:r>
    </w:p>
    <w:p w14:paraId="3BDA921B" w14:textId="6F2C3F54" w:rsidR="00300F23" w:rsidRPr="00CD24E0" w:rsidRDefault="00CD24E0" w:rsidP="00300F23">
      <w:pPr>
        <w:pStyle w:val="Acknowledgement"/>
        <w:rPr>
          <w:lang w:val="en-US"/>
        </w:rPr>
      </w:pPr>
      <w:r>
        <w:rPr>
          <w:lang w:val="en-US"/>
        </w:rPr>
        <w:t>DAFTAR PUSTAKA</w:t>
      </w:r>
    </w:p>
    <w:p w14:paraId="021452ED" w14:textId="7F42CC7A" w:rsidR="003925CF" w:rsidRPr="00F619E2" w:rsidRDefault="003925CF" w:rsidP="00F619E2">
      <w:pPr>
        <w:autoSpaceDE w:val="0"/>
        <w:autoSpaceDN w:val="0"/>
        <w:adjustRightInd w:val="0"/>
        <w:ind w:left="480" w:hanging="480"/>
        <w:rPr>
          <w:rFonts w:cs="Times New Roman"/>
          <w:noProof/>
          <w:sz w:val="20"/>
          <w:szCs w:val="28"/>
        </w:rPr>
      </w:pPr>
      <w:r w:rsidRPr="00F619E2">
        <w:rPr>
          <w:rFonts w:cs="Times New Roman"/>
          <w:b/>
          <w:sz w:val="20"/>
          <w:szCs w:val="28"/>
          <w:lang w:val="id-ID"/>
        </w:rPr>
        <w:fldChar w:fldCharType="begin" w:fldLock="1"/>
      </w:r>
      <w:r w:rsidRPr="00F619E2">
        <w:rPr>
          <w:rFonts w:cs="Times New Roman"/>
          <w:b/>
          <w:sz w:val="20"/>
          <w:szCs w:val="28"/>
          <w:lang w:val="id-ID"/>
        </w:rPr>
        <w:instrText xml:space="preserve">ADDIN Mendeley Bibliography CSL_BIBLIOGRAPHY </w:instrText>
      </w:r>
      <w:r w:rsidRPr="00F619E2">
        <w:rPr>
          <w:rFonts w:cs="Times New Roman"/>
          <w:b/>
          <w:sz w:val="20"/>
          <w:szCs w:val="28"/>
          <w:lang w:val="id-ID"/>
        </w:rPr>
        <w:fldChar w:fldCharType="separate"/>
      </w:r>
      <w:r w:rsidRPr="00F619E2">
        <w:rPr>
          <w:rFonts w:cs="Times New Roman"/>
          <w:noProof/>
          <w:sz w:val="20"/>
          <w:szCs w:val="28"/>
        </w:rPr>
        <w:t xml:space="preserve">Aladejebi, O. (2021). Digital taxation and taxpayer compliance in developing countries. </w:t>
      </w:r>
      <w:r w:rsidRPr="00F619E2">
        <w:rPr>
          <w:rFonts w:cs="Times New Roman"/>
          <w:i/>
          <w:iCs/>
          <w:noProof/>
          <w:sz w:val="20"/>
          <w:szCs w:val="28"/>
        </w:rPr>
        <w:t>International Journal of Business and Management Review</w:t>
      </w:r>
      <w:r w:rsidRPr="00F619E2">
        <w:rPr>
          <w:rFonts w:cs="Times New Roman"/>
          <w:noProof/>
          <w:sz w:val="20"/>
          <w:szCs w:val="28"/>
        </w:rPr>
        <w:t xml:space="preserve">, </w:t>
      </w:r>
      <w:r w:rsidRPr="00F619E2">
        <w:rPr>
          <w:rFonts w:cs="Times New Roman"/>
          <w:i/>
          <w:iCs/>
          <w:noProof/>
          <w:sz w:val="20"/>
          <w:szCs w:val="28"/>
        </w:rPr>
        <w:t>9</w:t>
      </w:r>
      <w:r w:rsidRPr="00F619E2">
        <w:rPr>
          <w:rFonts w:cs="Times New Roman"/>
          <w:noProof/>
          <w:sz w:val="20"/>
          <w:szCs w:val="28"/>
        </w:rPr>
        <w:t>(4), 35–48.</w:t>
      </w:r>
    </w:p>
    <w:p w14:paraId="763ABFF5" w14:textId="572DF1DD" w:rsidR="003925CF" w:rsidRPr="00F619E2" w:rsidRDefault="003925CF" w:rsidP="00F619E2">
      <w:pPr>
        <w:autoSpaceDE w:val="0"/>
        <w:autoSpaceDN w:val="0"/>
        <w:adjustRightInd w:val="0"/>
        <w:ind w:left="480" w:hanging="480"/>
        <w:rPr>
          <w:rFonts w:cs="Times New Roman"/>
          <w:noProof/>
          <w:sz w:val="20"/>
          <w:szCs w:val="28"/>
        </w:rPr>
      </w:pPr>
      <w:r w:rsidRPr="00F619E2">
        <w:rPr>
          <w:rFonts w:cs="Times New Roman"/>
          <w:noProof/>
          <w:sz w:val="20"/>
          <w:szCs w:val="28"/>
        </w:rPr>
        <w:t xml:space="preserve">Bhatti, A., &amp; Akram, H. (2020). Fintech and financial literacy among youth: A conceptual framework. </w:t>
      </w:r>
      <w:r w:rsidRPr="00F619E2">
        <w:rPr>
          <w:rFonts w:cs="Times New Roman"/>
          <w:i/>
          <w:iCs/>
          <w:noProof/>
          <w:sz w:val="20"/>
          <w:szCs w:val="28"/>
        </w:rPr>
        <w:t>Journal of Internet Banking and Commerce</w:t>
      </w:r>
      <w:r w:rsidRPr="00F619E2">
        <w:rPr>
          <w:rFonts w:cs="Times New Roman"/>
          <w:noProof/>
          <w:sz w:val="20"/>
          <w:szCs w:val="28"/>
        </w:rPr>
        <w:t xml:space="preserve">, </w:t>
      </w:r>
      <w:r w:rsidRPr="00F619E2">
        <w:rPr>
          <w:rFonts w:cs="Times New Roman"/>
          <w:i/>
          <w:iCs/>
          <w:noProof/>
          <w:sz w:val="20"/>
          <w:szCs w:val="28"/>
        </w:rPr>
        <w:t>25</w:t>
      </w:r>
      <w:r w:rsidRPr="00F619E2">
        <w:rPr>
          <w:rFonts w:cs="Times New Roman"/>
          <w:noProof/>
          <w:sz w:val="20"/>
          <w:szCs w:val="28"/>
        </w:rPr>
        <w:t>(3), 1–12.</w:t>
      </w:r>
    </w:p>
    <w:p w14:paraId="12B32685" w14:textId="18A4966F" w:rsidR="003925CF" w:rsidRPr="00F619E2" w:rsidRDefault="003925CF" w:rsidP="00F619E2">
      <w:pPr>
        <w:autoSpaceDE w:val="0"/>
        <w:autoSpaceDN w:val="0"/>
        <w:ind w:left="426" w:hanging="426"/>
        <w:rPr>
          <w:rFonts w:eastAsia="Times New Roman" w:cs="Times New Roman"/>
          <w:sz w:val="20"/>
          <w:szCs w:val="28"/>
        </w:rPr>
      </w:pPr>
      <w:r w:rsidRPr="00F619E2">
        <w:rPr>
          <w:rFonts w:eastAsia="Times New Roman" w:cs="Times New Roman"/>
          <w:sz w:val="20"/>
          <w:szCs w:val="28"/>
        </w:rPr>
        <w:lastRenderedPageBreak/>
        <w:t xml:space="preserve">Fadiyah, N. L., &amp; Widodo, H. (2024). Financial Technology and Literacy Shaping Students’ Financial Management with Digital Literacy. </w:t>
      </w:r>
      <w:r w:rsidRPr="00F619E2">
        <w:rPr>
          <w:rFonts w:eastAsia="Times New Roman" w:cs="Times New Roman"/>
          <w:i/>
          <w:iCs/>
          <w:sz w:val="20"/>
          <w:szCs w:val="28"/>
        </w:rPr>
        <w:t>Indonesian Journal of Law and Economics Review</w:t>
      </w:r>
      <w:r w:rsidRPr="00F619E2">
        <w:rPr>
          <w:rFonts w:eastAsia="Times New Roman" w:cs="Times New Roman"/>
          <w:sz w:val="20"/>
          <w:szCs w:val="28"/>
        </w:rPr>
        <w:t xml:space="preserve">, </w:t>
      </w:r>
      <w:r w:rsidRPr="00F619E2">
        <w:rPr>
          <w:rFonts w:eastAsia="Times New Roman" w:cs="Times New Roman"/>
          <w:i/>
          <w:iCs/>
          <w:sz w:val="20"/>
          <w:szCs w:val="28"/>
        </w:rPr>
        <w:t>19</w:t>
      </w:r>
      <w:r w:rsidRPr="00F619E2">
        <w:rPr>
          <w:rFonts w:eastAsia="Times New Roman" w:cs="Times New Roman"/>
          <w:sz w:val="20"/>
          <w:szCs w:val="28"/>
        </w:rPr>
        <w:t>(4). https://doi.org/10.21070/IJLER.V19I4.1160</w:t>
      </w:r>
    </w:p>
    <w:p w14:paraId="1A6EA73D" w14:textId="7D2BF06B" w:rsidR="003925CF" w:rsidRPr="00F619E2" w:rsidRDefault="003925CF" w:rsidP="00F619E2">
      <w:pPr>
        <w:autoSpaceDE w:val="0"/>
        <w:autoSpaceDN w:val="0"/>
        <w:adjustRightInd w:val="0"/>
        <w:ind w:left="480" w:hanging="480"/>
        <w:rPr>
          <w:rFonts w:cs="Times New Roman"/>
          <w:noProof/>
          <w:sz w:val="20"/>
          <w:szCs w:val="28"/>
        </w:rPr>
      </w:pPr>
      <w:r w:rsidRPr="00F619E2">
        <w:rPr>
          <w:rFonts w:cs="Times New Roman"/>
          <w:noProof/>
          <w:sz w:val="20"/>
          <w:szCs w:val="28"/>
        </w:rPr>
        <w:t xml:space="preserve">Framework, I., &amp; Beps, O. N. (2020). </w:t>
      </w:r>
      <w:r w:rsidRPr="00F619E2">
        <w:rPr>
          <w:rFonts w:cs="Times New Roman"/>
          <w:i/>
          <w:iCs/>
          <w:noProof/>
          <w:sz w:val="20"/>
          <w:szCs w:val="28"/>
        </w:rPr>
        <w:t>Tax Challenges Arising from Digitalisation – Report on Pillar One Blueprint</w:t>
      </w:r>
      <w:r w:rsidRPr="00F619E2">
        <w:rPr>
          <w:rFonts w:cs="Times New Roman"/>
          <w:noProof/>
          <w:sz w:val="20"/>
          <w:szCs w:val="28"/>
        </w:rPr>
        <w:t>.</w:t>
      </w:r>
    </w:p>
    <w:p w14:paraId="3D4120D5" w14:textId="19B33FBF" w:rsidR="003925CF" w:rsidRPr="00F619E2" w:rsidRDefault="003925CF" w:rsidP="00F619E2">
      <w:pPr>
        <w:autoSpaceDE w:val="0"/>
        <w:autoSpaceDN w:val="0"/>
        <w:adjustRightInd w:val="0"/>
        <w:ind w:left="480" w:hanging="480"/>
        <w:rPr>
          <w:rFonts w:cs="Times New Roman"/>
          <w:noProof/>
          <w:sz w:val="20"/>
          <w:szCs w:val="28"/>
        </w:rPr>
      </w:pPr>
      <w:r w:rsidRPr="00F619E2">
        <w:rPr>
          <w:rFonts w:cs="Times New Roman"/>
          <w:noProof/>
          <w:sz w:val="20"/>
          <w:szCs w:val="28"/>
        </w:rPr>
        <w:t xml:space="preserve">Kinanti, K. A., Chandra, Y. A., &amp; Suyono, A. P. (2025). </w:t>
      </w:r>
      <w:r w:rsidRPr="00F619E2">
        <w:rPr>
          <w:rFonts w:cs="Times New Roman"/>
          <w:i/>
          <w:iCs/>
          <w:noProof/>
          <w:sz w:val="20"/>
          <w:szCs w:val="28"/>
        </w:rPr>
        <w:t>Digital Integration In Tax Systems : Literature Review On Enhancing Efficiency And Ensuring Compliance</w:t>
      </w:r>
      <w:r w:rsidRPr="00F619E2">
        <w:rPr>
          <w:rFonts w:cs="Times New Roman"/>
          <w:noProof/>
          <w:sz w:val="20"/>
          <w:szCs w:val="28"/>
        </w:rPr>
        <w:t xml:space="preserve">. </w:t>
      </w:r>
      <w:r w:rsidRPr="00F619E2">
        <w:rPr>
          <w:rFonts w:cs="Times New Roman"/>
          <w:i/>
          <w:iCs/>
          <w:noProof/>
          <w:sz w:val="20"/>
          <w:szCs w:val="28"/>
        </w:rPr>
        <w:t>9</w:t>
      </w:r>
      <w:r w:rsidRPr="00F619E2">
        <w:rPr>
          <w:rFonts w:cs="Times New Roman"/>
          <w:noProof/>
          <w:sz w:val="20"/>
          <w:szCs w:val="28"/>
        </w:rPr>
        <w:t>(1), 30–55.</w:t>
      </w:r>
    </w:p>
    <w:p w14:paraId="2C646680" w14:textId="0CA13411" w:rsidR="003925CF" w:rsidRPr="00F619E2" w:rsidRDefault="003925CF" w:rsidP="00F619E2">
      <w:pPr>
        <w:autoSpaceDE w:val="0"/>
        <w:autoSpaceDN w:val="0"/>
        <w:adjustRightInd w:val="0"/>
        <w:ind w:left="480" w:hanging="480"/>
        <w:rPr>
          <w:rFonts w:cs="Times New Roman"/>
          <w:noProof/>
          <w:sz w:val="20"/>
          <w:szCs w:val="28"/>
        </w:rPr>
      </w:pPr>
      <w:r w:rsidRPr="00F619E2">
        <w:rPr>
          <w:rFonts w:cs="Times New Roman"/>
          <w:noProof/>
          <w:sz w:val="20"/>
          <w:szCs w:val="28"/>
        </w:rPr>
        <w:t xml:space="preserve">Mareta, Y. R., &amp; Santosa, D. (2023). Adoption of e-tax systems and taxpayer compliance: The mediating effect of digital literacy. </w:t>
      </w:r>
      <w:r w:rsidRPr="00F619E2">
        <w:rPr>
          <w:rFonts w:cs="Times New Roman"/>
          <w:i/>
          <w:iCs/>
          <w:noProof/>
          <w:sz w:val="20"/>
          <w:szCs w:val="28"/>
        </w:rPr>
        <w:t>Asia Pacific Journal of Public Administration</w:t>
      </w:r>
      <w:r w:rsidRPr="00F619E2">
        <w:rPr>
          <w:rFonts w:cs="Times New Roman"/>
          <w:noProof/>
          <w:sz w:val="20"/>
          <w:szCs w:val="28"/>
        </w:rPr>
        <w:t xml:space="preserve">, </w:t>
      </w:r>
      <w:r w:rsidRPr="00F619E2">
        <w:rPr>
          <w:rFonts w:cs="Times New Roman"/>
          <w:i/>
          <w:iCs/>
          <w:noProof/>
          <w:sz w:val="20"/>
          <w:szCs w:val="28"/>
        </w:rPr>
        <w:t>45</w:t>
      </w:r>
      <w:r w:rsidRPr="00F619E2">
        <w:rPr>
          <w:rFonts w:cs="Times New Roman"/>
          <w:noProof/>
          <w:sz w:val="20"/>
          <w:szCs w:val="28"/>
        </w:rPr>
        <w:t>(1), 22–34.</w:t>
      </w:r>
    </w:p>
    <w:sdt>
      <w:sdtPr>
        <w:rPr>
          <w:rFonts w:cs="Times New Roman"/>
          <w:sz w:val="20"/>
          <w:szCs w:val="28"/>
          <w:lang w:val="id-ID"/>
        </w:rPr>
        <w:tag w:val="MENDELEY_BIBLIOGRAPHY"/>
        <w:id w:val="919835710"/>
        <w:placeholder>
          <w:docPart w:val="F4EC40B5A07C4A34A1BF48601A3A71B1"/>
        </w:placeholder>
      </w:sdtPr>
      <w:sdtContent>
        <w:p w14:paraId="48853681" w14:textId="6F751304" w:rsidR="003925CF" w:rsidRPr="00F619E2" w:rsidRDefault="003925CF" w:rsidP="00F619E2">
          <w:pPr>
            <w:autoSpaceDE w:val="0"/>
            <w:autoSpaceDN w:val="0"/>
            <w:ind w:left="567" w:hanging="567"/>
            <w:rPr>
              <w:rFonts w:eastAsia="Times New Roman" w:cs="Times New Roman"/>
              <w:sz w:val="20"/>
              <w:szCs w:val="28"/>
            </w:rPr>
          </w:pPr>
          <w:r w:rsidRPr="00F619E2">
            <w:rPr>
              <w:rFonts w:eastAsia="Times New Roman" w:cs="Times New Roman"/>
              <w:sz w:val="20"/>
              <w:szCs w:val="28"/>
            </w:rPr>
            <w:t xml:space="preserve">Muniarty, P., Rimawan, M., Ovriyadin, O., Wulandari, W., &amp; Dwiriansyah, M. S. (2025). Financial Literacy at an Early Age: The Role of Digital Technology in Students’ Financial Literacy. </w:t>
          </w:r>
          <w:r w:rsidRPr="00F619E2">
            <w:rPr>
              <w:rFonts w:eastAsia="Times New Roman" w:cs="Times New Roman"/>
              <w:i/>
              <w:iCs/>
              <w:sz w:val="20"/>
              <w:szCs w:val="28"/>
            </w:rPr>
            <w:t>Jambura Science of Management</w:t>
          </w:r>
          <w:r w:rsidRPr="00F619E2">
            <w:rPr>
              <w:rFonts w:eastAsia="Times New Roman" w:cs="Times New Roman"/>
              <w:sz w:val="20"/>
              <w:szCs w:val="28"/>
            </w:rPr>
            <w:t xml:space="preserve">, </w:t>
          </w:r>
          <w:r w:rsidRPr="00F619E2">
            <w:rPr>
              <w:rFonts w:eastAsia="Times New Roman" w:cs="Times New Roman"/>
              <w:i/>
              <w:iCs/>
              <w:sz w:val="20"/>
              <w:szCs w:val="28"/>
            </w:rPr>
            <w:t>7</w:t>
          </w:r>
          <w:r w:rsidRPr="00F619E2">
            <w:rPr>
              <w:rFonts w:eastAsia="Times New Roman" w:cs="Times New Roman"/>
              <w:sz w:val="20"/>
              <w:szCs w:val="28"/>
            </w:rPr>
            <w:t>(2), 131–144. https://doi.org/10.37479/JSM.V7I2.31411</w:t>
          </w:r>
        </w:p>
        <w:p w14:paraId="51A8D579" w14:textId="1F573410" w:rsidR="003925CF" w:rsidRPr="00F619E2" w:rsidRDefault="003925CF" w:rsidP="00F619E2">
          <w:pPr>
            <w:autoSpaceDE w:val="0"/>
            <w:autoSpaceDN w:val="0"/>
            <w:ind w:left="567" w:hanging="567"/>
            <w:rPr>
              <w:rFonts w:eastAsia="Times New Roman" w:cs="Times New Roman"/>
              <w:sz w:val="20"/>
              <w:szCs w:val="28"/>
            </w:rPr>
          </w:pPr>
          <w:r w:rsidRPr="00F619E2">
            <w:rPr>
              <w:rFonts w:eastAsia="Times New Roman" w:cs="Times New Roman"/>
              <w:sz w:val="20"/>
              <w:szCs w:val="28"/>
            </w:rPr>
            <w:t xml:space="preserve">Nasikhah, A., &amp; Prasetyo, A. S. (2025). DAMPAK LITERASI KEUANGAN DAN BUDAYA PAJAK TERHADAP KEPATUHAN PAJAK YANG DIMODERASI OLEH DIGITALISASI PERPAJAKAN. </w:t>
          </w:r>
          <w:r w:rsidRPr="00F619E2">
            <w:rPr>
              <w:rFonts w:eastAsia="Times New Roman" w:cs="Times New Roman"/>
              <w:i/>
              <w:iCs/>
              <w:sz w:val="20"/>
              <w:szCs w:val="28"/>
            </w:rPr>
            <w:t>Jurnal TAMBORA</w:t>
          </w:r>
          <w:r w:rsidRPr="00F619E2">
            <w:rPr>
              <w:rFonts w:eastAsia="Times New Roman" w:cs="Times New Roman"/>
              <w:sz w:val="20"/>
              <w:szCs w:val="28"/>
            </w:rPr>
            <w:t xml:space="preserve">, </w:t>
          </w:r>
          <w:r w:rsidRPr="00F619E2">
            <w:rPr>
              <w:rFonts w:eastAsia="Times New Roman" w:cs="Times New Roman"/>
              <w:i/>
              <w:iCs/>
              <w:sz w:val="20"/>
              <w:szCs w:val="28"/>
            </w:rPr>
            <w:t>9</w:t>
          </w:r>
          <w:r w:rsidRPr="00F619E2">
            <w:rPr>
              <w:rFonts w:eastAsia="Times New Roman" w:cs="Times New Roman"/>
              <w:sz w:val="20"/>
              <w:szCs w:val="28"/>
            </w:rPr>
            <w:t>(1), 89–98. https://doi.org/10.36761/TAMBORA.V9I1.5092</w:t>
          </w:r>
        </w:p>
        <w:p w14:paraId="3EAC76B1" w14:textId="61C8D8EC" w:rsidR="003925CF" w:rsidRPr="00F619E2" w:rsidRDefault="003925CF" w:rsidP="00F619E2">
          <w:pPr>
            <w:autoSpaceDE w:val="0"/>
            <w:autoSpaceDN w:val="0"/>
            <w:ind w:left="567" w:hanging="567"/>
            <w:rPr>
              <w:rFonts w:eastAsia="Times New Roman" w:cs="Times New Roman"/>
              <w:sz w:val="20"/>
              <w:szCs w:val="28"/>
            </w:rPr>
          </w:pPr>
          <w:r w:rsidRPr="00F619E2">
            <w:rPr>
              <w:rFonts w:eastAsia="Times New Roman" w:cs="Times New Roman"/>
              <w:sz w:val="20"/>
              <w:szCs w:val="28"/>
            </w:rPr>
            <w:t xml:space="preserve">Nurmasari, N. D., &amp; Yuana, P. (2024). Peningkatan Pendidikan Literasi Keuangan dan Keuangan Digital pada Siswa Sekolah Dasar. </w:t>
          </w:r>
          <w:r w:rsidRPr="00F619E2">
            <w:rPr>
              <w:rFonts w:eastAsia="Times New Roman" w:cs="Times New Roman"/>
              <w:i/>
              <w:iCs/>
              <w:sz w:val="20"/>
              <w:szCs w:val="28"/>
            </w:rPr>
            <w:t>DEDIKASI PKM</w:t>
          </w:r>
          <w:r w:rsidRPr="00F619E2">
            <w:rPr>
              <w:rFonts w:eastAsia="Times New Roman" w:cs="Times New Roman"/>
              <w:sz w:val="20"/>
              <w:szCs w:val="28"/>
            </w:rPr>
            <w:t xml:space="preserve">, </w:t>
          </w:r>
          <w:r w:rsidRPr="00F619E2">
            <w:rPr>
              <w:rFonts w:eastAsia="Times New Roman" w:cs="Times New Roman"/>
              <w:i/>
              <w:iCs/>
              <w:sz w:val="20"/>
              <w:szCs w:val="28"/>
            </w:rPr>
            <w:t>5</w:t>
          </w:r>
          <w:r w:rsidRPr="00F619E2">
            <w:rPr>
              <w:rFonts w:eastAsia="Times New Roman" w:cs="Times New Roman"/>
              <w:sz w:val="20"/>
              <w:szCs w:val="28"/>
            </w:rPr>
            <w:t>(1), 136–142. https://doi.org/10.32493/DEDIKASIPKM.V5I1.36049</w:t>
          </w:r>
        </w:p>
      </w:sdtContent>
    </w:sdt>
    <w:p w14:paraId="795243D5" w14:textId="77777777" w:rsidR="003925CF" w:rsidRPr="00F619E2" w:rsidRDefault="003925CF" w:rsidP="003925CF">
      <w:pPr>
        <w:autoSpaceDE w:val="0"/>
        <w:autoSpaceDN w:val="0"/>
        <w:adjustRightInd w:val="0"/>
        <w:ind w:left="480" w:hanging="480"/>
        <w:rPr>
          <w:rFonts w:cs="Times New Roman"/>
          <w:noProof/>
          <w:sz w:val="20"/>
          <w:szCs w:val="28"/>
        </w:rPr>
      </w:pPr>
      <w:r w:rsidRPr="00F619E2">
        <w:rPr>
          <w:rFonts w:cs="Times New Roman"/>
          <w:noProof/>
          <w:sz w:val="20"/>
          <w:szCs w:val="28"/>
        </w:rPr>
        <w:t xml:space="preserve">Raspati, B., Ningsih, V. K., Syalikha, S., &amp; Nurcahya, W. F. (2024). </w:t>
      </w:r>
      <w:r w:rsidRPr="00F619E2">
        <w:rPr>
          <w:rFonts w:cs="Times New Roman"/>
          <w:i/>
          <w:iCs/>
          <w:noProof/>
          <w:sz w:val="20"/>
          <w:szCs w:val="28"/>
        </w:rPr>
        <w:t>Kontribusi Fintech Terhadap Penerimaan dan Kepatuhan Pajak di Indonesia</w:t>
      </w:r>
      <w:r w:rsidRPr="00F619E2">
        <w:rPr>
          <w:rFonts w:cs="Times New Roman"/>
          <w:noProof/>
          <w:sz w:val="20"/>
          <w:szCs w:val="28"/>
        </w:rPr>
        <w:t xml:space="preserve">. </w:t>
      </w:r>
      <w:r w:rsidRPr="00F619E2">
        <w:rPr>
          <w:rFonts w:cs="Times New Roman"/>
          <w:i/>
          <w:iCs/>
          <w:noProof/>
          <w:sz w:val="20"/>
          <w:szCs w:val="28"/>
        </w:rPr>
        <w:t>1</w:t>
      </w:r>
      <w:r w:rsidRPr="00F619E2">
        <w:rPr>
          <w:rFonts w:cs="Times New Roman"/>
          <w:noProof/>
          <w:sz w:val="20"/>
          <w:szCs w:val="28"/>
        </w:rPr>
        <w:t>(4), 1–14.</w:t>
      </w:r>
    </w:p>
    <w:p w14:paraId="640132EB" w14:textId="77777777" w:rsidR="003925CF" w:rsidRPr="00F619E2" w:rsidRDefault="003925CF" w:rsidP="003925CF">
      <w:pPr>
        <w:tabs>
          <w:tab w:val="center" w:pos="5812"/>
        </w:tabs>
        <w:rPr>
          <w:rFonts w:cs="Times New Roman"/>
          <w:b/>
          <w:sz w:val="20"/>
          <w:szCs w:val="28"/>
          <w:lang w:val="id-ID"/>
        </w:rPr>
      </w:pPr>
      <w:r w:rsidRPr="00F619E2">
        <w:rPr>
          <w:rFonts w:cs="Times New Roman"/>
          <w:b/>
          <w:sz w:val="20"/>
          <w:szCs w:val="28"/>
          <w:lang w:val="id-ID"/>
        </w:rPr>
        <w:fldChar w:fldCharType="end"/>
      </w:r>
    </w:p>
    <w:p w14:paraId="1D0B5AFB" w14:textId="77777777" w:rsidR="003925CF" w:rsidRPr="00F619E2" w:rsidRDefault="003925CF" w:rsidP="003925CF">
      <w:pPr>
        <w:autoSpaceDE w:val="0"/>
        <w:autoSpaceDN w:val="0"/>
        <w:adjustRightInd w:val="0"/>
        <w:spacing w:line="360" w:lineRule="auto"/>
        <w:rPr>
          <w:rFonts w:cs="Times New Roman"/>
          <w:sz w:val="20"/>
          <w:szCs w:val="28"/>
          <w:lang w:val="id-ID"/>
        </w:rPr>
      </w:pPr>
    </w:p>
    <w:p w14:paraId="568978B3" w14:textId="77777777" w:rsidR="009E06C5" w:rsidRPr="003E1D17" w:rsidRDefault="009E06C5" w:rsidP="009E06C5"/>
    <w:sectPr w:rsidR="009E06C5" w:rsidRPr="003E1D17" w:rsidSect="00036321">
      <w:type w:val="continuous"/>
      <w:pgSz w:w="11900" w:h="16840"/>
      <w:pgMar w:top="1134" w:right="1127" w:bottom="1171" w:left="1134" w:header="567" w:footer="850"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67C167" w14:textId="77777777" w:rsidR="0087081F" w:rsidRDefault="0087081F" w:rsidP="00F94815">
      <w:r>
        <w:separator/>
      </w:r>
    </w:p>
  </w:endnote>
  <w:endnote w:type="continuationSeparator" w:id="0">
    <w:p w14:paraId="3EFEDC7B" w14:textId="77777777" w:rsidR="0087081F" w:rsidRDefault="0087081F"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F2DC9" w14:textId="77777777" w:rsidR="00C71BB9" w:rsidRDefault="00C71BB9" w:rsidP="00CA4B3F">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51CC5DEC" w14:textId="024764B8" w:rsidR="00C71BB9" w:rsidRDefault="00F602D1" w:rsidP="00C84522">
    <w:pPr>
      <w:pStyle w:val="Footer"/>
      <w:tabs>
        <w:tab w:val="clear" w:pos="9360"/>
        <w:tab w:val="right" w:pos="9639"/>
      </w:tabs>
      <w:ind w:firstLine="360"/>
    </w:pPr>
    <w:r w:rsidRPr="00011B05">
      <w:t>Khana Saputri</w:t>
    </w:r>
    <w:r w:rsidR="00C71BB9">
      <w:tab/>
    </w:r>
    <w:r w:rsidR="00C71BB9">
      <w:tab/>
    </w:r>
    <w:hyperlink r:id="rId1" w:history="1">
      <w:r w:rsidR="00910E1C">
        <w:rPr>
          <w:rStyle w:val="Hyperlink"/>
          <w:sz w:val="16"/>
        </w:rPr>
        <w:t>https://doi.org/10.56211/wahana.v4i2.1527</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CD702" w14:textId="77777777" w:rsidR="00C71BB9" w:rsidRDefault="00C71BB9" w:rsidP="00CA4B3F">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6A71258A" w14:textId="0CD23B0C" w:rsidR="00C71BB9" w:rsidRDefault="00910E1C" w:rsidP="00246250">
    <w:pPr>
      <w:pStyle w:val="Footer"/>
      <w:tabs>
        <w:tab w:val="clear" w:pos="9360"/>
        <w:tab w:val="right" w:pos="9214"/>
      </w:tabs>
      <w:ind w:right="360"/>
    </w:pPr>
    <w:hyperlink r:id="rId1" w:history="1">
      <w:r>
        <w:rPr>
          <w:rStyle w:val="Hyperlink"/>
          <w:sz w:val="16"/>
        </w:rPr>
        <w:t>https://doi.org/10.56211/wahana.v4i2.1527</w:t>
      </w:r>
    </w:hyperlink>
    <w:r w:rsidR="00C71BB9">
      <w:rPr>
        <w:sz w:val="16"/>
      </w:rPr>
      <w:tab/>
    </w:r>
    <w:r w:rsidR="00C71BB9">
      <w:rPr>
        <w:sz w:val="16"/>
      </w:rPr>
      <w:tab/>
    </w:r>
    <w:r w:rsidR="00F602D1" w:rsidRPr="00011B05">
      <w:t>Khana Saputr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8A03B" w14:textId="42A1E3F5" w:rsidR="00C71BB9" w:rsidRPr="00677457" w:rsidRDefault="00564DF7" w:rsidP="003A0B3F">
    <w:pPr>
      <w:pStyle w:val="Footer"/>
      <w:tabs>
        <w:tab w:val="clear" w:pos="9360"/>
        <w:tab w:val="right" w:pos="9915"/>
      </w:tabs>
      <w:rPr>
        <w:sz w:val="16"/>
      </w:rPr>
    </w:pPr>
    <w:hyperlink r:id="rId1" w:history="1">
      <w:r w:rsidR="00910E1C">
        <w:rPr>
          <w:rStyle w:val="Hyperlink"/>
          <w:sz w:val="16"/>
        </w:rPr>
        <w:t>https://doi.org/10.56211/wahana.v4i2.1527</w:t>
      </w:r>
    </w:hyperlink>
    <w:r w:rsidR="00A62C8A">
      <w:rPr>
        <w:sz w:val="16"/>
      </w:rPr>
      <w:t xml:space="preserve"> </w:t>
    </w:r>
    <w:r w:rsidR="00C71BB9" w:rsidRPr="00677457">
      <w:rPr>
        <w:sz w:val="16"/>
      </w:rPr>
      <w:tab/>
    </w:r>
    <w:r w:rsidR="00C71BB9" w:rsidRPr="00677457">
      <w:rPr>
        <w:sz w:val="16"/>
      </w:rPr>
      <w:tab/>
    </w:r>
    <w:hyperlink r:id="rId2" w:history="1">
      <w:r w:rsidR="00647FC7" w:rsidRPr="00702EB2">
        <w:rPr>
          <w:rStyle w:val="Hyperlink"/>
          <w:sz w:val="16"/>
          <w:szCs w:val="22"/>
        </w:rPr>
        <w:t>Attribution-ShareAlike 4.0 International</w:t>
      </w:r>
    </w:hyperlink>
    <w:r w:rsidR="00647FC7" w:rsidRPr="00702EB2">
      <w:rPr>
        <w:sz w:val="16"/>
        <w:szCs w:val="22"/>
      </w:rPr>
      <w:t xml:space="preserve"> </w:t>
    </w:r>
    <w:r w:rsidR="00647FC7" w:rsidRPr="00677457">
      <w:rPr>
        <w:sz w:val="16"/>
      </w:rPr>
      <w:t>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D43E9A" w14:textId="77777777" w:rsidR="0087081F" w:rsidRDefault="0087081F" w:rsidP="00F94815">
      <w:r>
        <w:separator/>
      </w:r>
    </w:p>
  </w:footnote>
  <w:footnote w:type="continuationSeparator" w:id="0">
    <w:p w14:paraId="138BBACC" w14:textId="77777777" w:rsidR="0087081F" w:rsidRDefault="0087081F"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2EA86" w14:textId="77777777" w:rsidR="00C71BB9" w:rsidRDefault="00C71BB9"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Pr="006421F8">
      <w:rPr>
        <w:rFonts w:cs="Times New Roman"/>
        <w:smallCaps/>
        <w:color w:val="808080" w:themeColor="background1" w:themeShade="80"/>
        <w:sz w:val="13"/>
        <w:szCs w:val="15"/>
      </w:rPr>
      <w:t>Jurnal Optimasi Sistem Industri</w:t>
    </w:r>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ACB58" w14:textId="02A57A87" w:rsidR="00DC0933" w:rsidRDefault="00F602D1" w:rsidP="00DC0933">
    <w:pPr>
      <w:pStyle w:val="Header"/>
      <w:tabs>
        <w:tab w:val="clear" w:pos="9360"/>
        <w:tab w:val="right" w:pos="9639"/>
      </w:tabs>
    </w:pPr>
    <w:r w:rsidRPr="00F602D1">
      <w:rPr>
        <w:rFonts w:cs="Times New Roman"/>
        <w:smallCaps/>
        <w:color w:val="808080" w:themeColor="background1" w:themeShade="80"/>
        <w:sz w:val="13"/>
        <w:szCs w:val="15"/>
      </w:rPr>
      <w:t xml:space="preserve">Khana Saputri </w:t>
    </w:r>
    <w:r w:rsidR="00DC0933">
      <w:rPr>
        <w:rFonts w:cs="Times New Roman"/>
        <w:smallCaps/>
        <w:color w:val="808080" w:themeColor="background1" w:themeShade="80"/>
        <w:sz w:val="13"/>
        <w:szCs w:val="15"/>
      </w:rPr>
      <w:t xml:space="preserve">/ </w:t>
    </w:r>
    <w:r w:rsidR="00DC0933">
      <w:rPr>
        <w:rFonts w:cs="Times New Roman"/>
        <w:smallCaps/>
        <w:color w:val="808080" w:themeColor="background1" w:themeShade="80"/>
        <w:sz w:val="13"/>
        <w:szCs w:val="13"/>
      </w:rPr>
      <w:t xml:space="preserve">Wahana Jurnal Pengabdian kepada Masyarakat </w:t>
    </w:r>
    <w:r w:rsidR="00DC0933">
      <w:rPr>
        <w:rFonts w:cs="Times New Roman"/>
        <w:smallCaps/>
        <w:color w:val="808080" w:themeColor="background1" w:themeShade="80"/>
        <w:sz w:val="13"/>
        <w:szCs w:val="15"/>
      </w:rPr>
      <w:t>- Vol. 4 No. 2 (2025) Edisi Desember</w:t>
    </w:r>
    <w:r w:rsidR="00DC0933">
      <w:rPr>
        <w:rFonts w:cs="Times New Roman"/>
        <w:smallCaps/>
        <w:color w:val="808080" w:themeColor="background1" w:themeShade="80"/>
        <w:sz w:val="13"/>
        <w:szCs w:val="15"/>
      </w:rPr>
      <w:tab/>
    </w:r>
    <w:r w:rsidR="00DC0933">
      <w:rPr>
        <w:rFonts w:eastAsia="Times New Roman" w:cs="Times New Roman"/>
        <w:smallCaps/>
        <w:color w:val="808080"/>
        <w:sz w:val="13"/>
        <w:szCs w:val="13"/>
      </w:rPr>
      <w:t xml:space="preserve">ISSN: </w:t>
    </w:r>
    <w:r w:rsidR="00DC0933" w:rsidRPr="00B14928">
      <w:rPr>
        <w:rFonts w:eastAsia="Times New Roman" w:cs="Times New Roman"/>
        <w:smallCaps/>
        <w:color w:val="808080"/>
        <w:sz w:val="13"/>
        <w:szCs w:val="13"/>
      </w:rPr>
      <w:t xml:space="preserve">2962-7931 </w:t>
    </w:r>
    <w:r w:rsidR="00DC0933">
      <w:rPr>
        <w:rFonts w:eastAsia="Times New Roman" w:cs="Times New Roman"/>
        <w:smallCaps/>
        <w:color w:val="808080"/>
        <w:sz w:val="13"/>
        <w:szCs w:val="13"/>
      </w:rPr>
      <w:t>(Online)</w:t>
    </w:r>
  </w:p>
  <w:p w14:paraId="5D497813" w14:textId="77777777" w:rsidR="00C71BB9" w:rsidRPr="00042A20" w:rsidRDefault="00C71BB9" w:rsidP="00042A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2049"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30"/>
      <w:gridCol w:w="119"/>
    </w:tblGrid>
    <w:tr w:rsidR="00C71BB9" w:rsidRPr="00F94815" w14:paraId="6AA29F98" w14:textId="77777777" w:rsidTr="00CA4B3F">
      <w:trPr>
        <w:trHeight w:val="276"/>
      </w:trPr>
      <w:tc>
        <w:tcPr>
          <w:tcW w:w="12049" w:type="dxa"/>
          <w:gridSpan w:val="2"/>
        </w:tcPr>
        <w:p w14:paraId="2B79619D" w14:textId="5D6F40A8" w:rsidR="00C71BB9" w:rsidRPr="00D40B2A" w:rsidRDefault="00325A95" w:rsidP="001F7838">
          <w:pPr>
            <w:pStyle w:val="Header"/>
            <w:jc w:val="center"/>
            <w:rPr>
              <w:rFonts w:cs="Times New Roman"/>
              <w:smallCaps/>
              <w:color w:val="808080" w:themeColor="background1" w:themeShade="80"/>
              <w:sz w:val="13"/>
              <w:szCs w:val="13"/>
            </w:rPr>
          </w:pPr>
          <w:r>
            <w:rPr>
              <w:noProof/>
            </w:rPr>
            <w:drawing>
              <wp:inline distT="0" distB="0" distL="0" distR="0" wp14:anchorId="6323AFE6" wp14:editId="1D97287A">
                <wp:extent cx="7569614" cy="1036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2132" cy="1042141"/>
                        </a:xfrm>
                        <a:prstGeom prst="rect">
                          <a:avLst/>
                        </a:prstGeom>
                        <a:noFill/>
                        <a:ln>
                          <a:noFill/>
                        </a:ln>
                      </pic:spPr>
                    </pic:pic>
                  </a:graphicData>
                </a:graphic>
              </wp:inline>
            </w:drawing>
          </w:r>
        </w:p>
      </w:tc>
    </w:tr>
    <w:tr w:rsidR="00C71BB9" w:rsidRPr="00F94815" w14:paraId="3084653C" w14:textId="77777777" w:rsidTr="00CA4B3F">
      <w:trPr>
        <w:gridAfter w:val="1"/>
        <w:wAfter w:w="119" w:type="dxa"/>
        <w:trHeight w:val="140"/>
      </w:trPr>
      <w:tc>
        <w:tcPr>
          <w:tcW w:w="11930" w:type="dxa"/>
        </w:tcPr>
        <w:p w14:paraId="7BD18912" w14:textId="77777777" w:rsidR="00C71BB9" w:rsidRPr="00F94815" w:rsidRDefault="00C71BB9" w:rsidP="001F7838">
          <w:pPr>
            <w:pStyle w:val="Header"/>
            <w:jc w:val="center"/>
            <w:rPr>
              <w:rFonts w:cs="Times New Roman"/>
              <w:color w:val="808080" w:themeColor="background1" w:themeShade="80"/>
              <w:sz w:val="13"/>
            </w:rPr>
          </w:pPr>
        </w:p>
      </w:tc>
    </w:tr>
  </w:tbl>
  <w:p w14:paraId="622C85A3" w14:textId="77777777" w:rsidR="00C71BB9" w:rsidRDefault="00C71B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2AECF" w14:textId="72BCBFC5" w:rsidR="005F1735" w:rsidRDefault="00F602D1" w:rsidP="005F1735">
    <w:pPr>
      <w:pStyle w:val="Header"/>
      <w:tabs>
        <w:tab w:val="clear" w:pos="9360"/>
        <w:tab w:val="right" w:pos="9639"/>
      </w:tabs>
    </w:pPr>
    <w:r w:rsidRPr="00F602D1">
      <w:rPr>
        <w:rFonts w:cs="Times New Roman"/>
        <w:smallCaps/>
        <w:color w:val="808080" w:themeColor="background1" w:themeShade="80"/>
        <w:sz w:val="13"/>
        <w:szCs w:val="15"/>
      </w:rPr>
      <w:t>Khana Saputri</w:t>
    </w:r>
    <w:r w:rsidR="00DC0933" w:rsidRPr="00DC0933">
      <w:rPr>
        <w:rFonts w:cs="Times New Roman"/>
        <w:smallCaps/>
        <w:color w:val="808080" w:themeColor="background1" w:themeShade="80"/>
        <w:sz w:val="13"/>
        <w:szCs w:val="15"/>
      </w:rPr>
      <w:t xml:space="preserve"> </w:t>
    </w:r>
    <w:r w:rsidR="005F1735">
      <w:rPr>
        <w:rFonts w:cs="Times New Roman"/>
        <w:smallCaps/>
        <w:color w:val="808080" w:themeColor="background1" w:themeShade="80"/>
        <w:sz w:val="13"/>
        <w:szCs w:val="15"/>
      </w:rPr>
      <w:t xml:space="preserve">/ </w:t>
    </w:r>
    <w:r w:rsidR="005F1735">
      <w:rPr>
        <w:rFonts w:cs="Times New Roman"/>
        <w:smallCaps/>
        <w:color w:val="808080" w:themeColor="background1" w:themeShade="80"/>
        <w:sz w:val="13"/>
        <w:szCs w:val="13"/>
      </w:rPr>
      <w:t xml:space="preserve">Wahana Jurnal Pengabdian kepada Masyarakat </w:t>
    </w:r>
    <w:r w:rsidR="005F1735">
      <w:rPr>
        <w:rFonts w:cs="Times New Roman"/>
        <w:smallCaps/>
        <w:color w:val="808080" w:themeColor="background1" w:themeShade="80"/>
        <w:sz w:val="13"/>
        <w:szCs w:val="15"/>
      </w:rPr>
      <w:t>- Vol. 4 No. 2 (2025) Edisi Desember</w:t>
    </w:r>
    <w:r w:rsidR="005F1735">
      <w:rPr>
        <w:rFonts w:cs="Times New Roman"/>
        <w:smallCaps/>
        <w:color w:val="808080" w:themeColor="background1" w:themeShade="80"/>
        <w:sz w:val="13"/>
        <w:szCs w:val="15"/>
      </w:rPr>
      <w:tab/>
    </w:r>
    <w:r w:rsidR="005F1735">
      <w:rPr>
        <w:rFonts w:eastAsia="Times New Roman" w:cs="Times New Roman"/>
        <w:smallCaps/>
        <w:color w:val="808080"/>
        <w:sz w:val="13"/>
        <w:szCs w:val="13"/>
      </w:rPr>
      <w:t xml:space="preserve">ISSN: </w:t>
    </w:r>
    <w:r w:rsidR="005F1735" w:rsidRPr="00B14928">
      <w:rPr>
        <w:rFonts w:eastAsia="Times New Roman" w:cs="Times New Roman"/>
        <w:smallCaps/>
        <w:color w:val="808080"/>
        <w:sz w:val="13"/>
        <w:szCs w:val="13"/>
      </w:rPr>
      <w:t xml:space="preserve">2962-7931 </w:t>
    </w:r>
    <w:r w:rsidR="005F1735">
      <w:rPr>
        <w:rFonts w:eastAsia="Times New Roman" w:cs="Times New Roman"/>
        <w:smallCaps/>
        <w:color w:val="808080"/>
        <w:sz w:val="13"/>
        <w:szCs w:val="13"/>
      </w:rPr>
      <w:t>(Online)</w:t>
    </w:r>
  </w:p>
  <w:p w14:paraId="2684395B" w14:textId="72E1BD8E" w:rsidR="00D40B2A" w:rsidRPr="00C466D6" w:rsidRDefault="00D40B2A" w:rsidP="00C466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453FE"/>
    <w:multiLevelType w:val="multilevel"/>
    <w:tmpl w:val="C11A7B5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CF75A21"/>
    <w:multiLevelType w:val="multilevel"/>
    <w:tmpl w:val="E6668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33360C"/>
    <w:multiLevelType w:val="multilevel"/>
    <w:tmpl w:val="6650A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8F32BB"/>
    <w:multiLevelType w:val="multilevel"/>
    <w:tmpl w:val="4202D27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B33FC1"/>
    <w:multiLevelType w:val="hybridMultilevel"/>
    <w:tmpl w:val="FD6E2A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77B6588"/>
    <w:multiLevelType w:val="multilevel"/>
    <w:tmpl w:val="CAACAF0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EA35164"/>
    <w:multiLevelType w:val="multilevel"/>
    <w:tmpl w:val="40BA6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EF445E"/>
    <w:multiLevelType w:val="multilevel"/>
    <w:tmpl w:val="23B8A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0C253C"/>
    <w:multiLevelType w:val="hybridMultilevel"/>
    <w:tmpl w:val="7D56BAE8"/>
    <w:lvl w:ilvl="0" w:tplc="D32028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40A2B8B"/>
    <w:multiLevelType w:val="hybridMultilevel"/>
    <w:tmpl w:val="E97A75C2"/>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EC6FF6"/>
    <w:multiLevelType w:val="hybridMultilevel"/>
    <w:tmpl w:val="2A1010F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5832990"/>
    <w:multiLevelType w:val="hybridMultilevel"/>
    <w:tmpl w:val="4B78B3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824C16"/>
    <w:multiLevelType w:val="multilevel"/>
    <w:tmpl w:val="47A4B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1855B0"/>
    <w:multiLevelType w:val="hybridMultilevel"/>
    <w:tmpl w:val="D60C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89128B"/>
    <w:multiLevelType w:val="multilevel"/>
    <w:tmpl w:val="01D6E82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2029B3"/>
    <w:multiLevelType w:val="multilevel"/>
    <w:tmpl w:val="045A3C6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5E547AEA"/>
    <w:multiLevelType w:val="multilevel"/>
    <w:tmpl w:val="8F1EE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F92598"/>
    <w:multiLevelType w:val="multilevel"/>
    <w:tmpl w:val="FF0CF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7F471838"/>
    <w:multiLevelType w:val="multilevel"/>
    <w:tmpl w:val="9F04D9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F761F51"/>
    <w:multiLevelType w:val="multilevel"/>
    <w:tmpl w:val="5FE65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19374452">
    <w:abstractNumId w:val="20"/>
  </w:num>
  <w:num w:numId="2" w16cid:durableId="1342051909">
    <w:abstractNumId w:val="8"/>
  </w:num>
  <w:num w:numId="3" w16cid:durableId="368190788">
    <w:abstractNumId w:val="24"/>
  </w:num>
  <w:num w:numId="4" w16cid:durableId="2016806288">
    <w:abstractNumId w:val="7"/>
  </w:num>
  <w:num w:numId="5" w16cid:durableId="1938711008">
    <w:abstractNumId w:val="1"/>
  </w:num>
  <w:num w:numId="6" w16cid:durableId="666714288">
    <w:abstractNumId w:val="9"/>
  </w:num>
  <w:num w:numId="7" w16cid:durableId="1517574122">
    <w:abstractNumId w:val="23"/>
  </w:num>
  <w:num w:numId="8" w16cid:durableId="366764090">
    <w:abstractNumId w:val="25"/>
  </w:num>
  <w:num w:numId="9" w16cid:durableId="19849651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244708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06048203">
    <w:abstractNumId w:val="12"/>
  </w:num>
  <w:num w:numId="12" w16cid:durableId="983509919">
    <w:abstractNumId w:val="5"/>
  </w:num>
  <w:num w:numId="13" w16cid:durableId="1568805095">
    <w:abstractNumId w:val="27"/>
  </w:num>
  <w:num w:numId="14" w16cid:durableId="1368749411">
    <w:abstractNumId w:val="10"/>
  </w:num>
  <w:num w:numId="15" w16cid:durableId="557284211">
    <w:abstractNumId w:val="11"/>
  </w:num>
  <w:num w:numId="16" w16cid:durableId="989944539">
    <w:abstractNumId w:val="16"/>
  </w:num>
  <w:num w:numId="17" w16cid:durableId="1436680644">
    <w:abstractNumId w:val="17"/>
  </w:num>
  <w:num w:numId="18" w16cid:durableId="1330913123">
    <w:abstractNumId w:val="18"/>
  </w:num>
  <w:num w:numId="19" w16cid:durableId="930546778">
    <w:abstractNumId w:val="21"/>
  </w:num>
  <w:num w:numId="20" w16cid:durableId="1051265797">
    <w:abstractNumId w:val="2"/>
  </w:num>
  <w:num w:numId="21" w16cid:durableId="2058163348">
    <w:abstractNumId w:val="22"/>
  </w:num>
  <w:num w:numId="22" w16cid:durableId="1449163186">
    <w:abstractNumId w:val="3"/>
  </w:num>
  <w:num w:numId="23" w16cid:durableId="353842932">
    <w:abstractNumId w:val="13"/>
  </w:num>
  <w:num w:numId="24" w16cid:durableId="1666585724">
    <w:abstractNumId w:val="19"/>
  </w:num>
  <w:num w:numId="25" w16cid:durableId="1690597646">
    <w:abstractNumId w:val="6"/>
  </w:num>
  <w:num w:numId="26" w16cid:durableId="1644190126">
    <w:abstractNumId w:val="4"/>
  </w:num>
  <w:num w:numId="27" w16cid:durableId="123473816">
    <w:abstractNumId w:val="0"/>
  </w:num>
  <w:num w:numId="28" w16cid:durableId="834691154">
    <w:abstractNumId w:val="26"/>
  </w:num>
  <w:num w:numId="29" w16cid:durableId="1906716882">
    <w:abstractNumId w:val="15"/>
  </w:num>
  <w:num w:numId="30" w16cid:durableId="147844788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815"/>
    <w:rsid w:val="000068BB"/>
    <w:rsid w:val="00007316"/>
    <w:rsid w:val="00011B05"/>
    <w:rsid w:val="00015FB6"/>
    <w:rsid w:val="00017A17"/>
    <w:rsid w:val="00017CD8"/>
    <w:rsid w:val="00035BCD"/>
    <w:rsid w:val="00036321"/>
    <w:rsid w:val="000426A6"/>
    <w:rsid w:val="00042A20"/>
    <w:rsid w:val="000430D4"/>
    <w:rsid w:val="00050E46"/>
    <w:rsid w:val="00051081"/>
    <w:rsid w:val="00052457"/>
    <w:rsid w:val="0005333F"/>
    <w:rsid w:val="000579B9"/>
    <w:rsid w:val="0006327F"/>
    <w:rsid w:val="00070193"/>
    <w:rsid w:val="000774D2"/>
    <w:rsid w:val="00084DA2"/>
    <w:rsid w:val="0008607C"/>
    <w:rsid w:val="00092F0B"/>
    <w:rsid w:val="00093CFF"/>
    <w:rsid w:val="000A314D"/>
    <w:rsid w:val="000A79F8"/>
    <w:rsid w:val="000B74FA"/>
    <w:rsid w:val="000C01AA"/>
    <w:rsid w:val="000C3B27"/>
    <w:rsid w:val="000D01D6"/>
    <w:rsid w:val="000D24FA"/>
    <w:rsid w:val="000D3E00"/>
    <w:rsid w:val="000E0258"/>
    <w:rsid w:val="000E219A"/>
    <w:rsid w:val="000E3EAC"/>
    <w:rsid w:val="000E3FBF"/>
    <w:rsid w:val="000F0688"/>
    <w:rsid w:val="000F16D2"/>
    <w:rsid w:val="000F3CEB"/>
    <w:rsid w:val="000F7B8A"/>
    <w:rsid w:val="00112A22"/>
    <w:rsid w:val="00123414"/>
    <w:rsid w:val="00124635"/>
    <w:rsid w:val="00127E3F"/>
    <w:rsid w:val="001347D0"/>
    <w:rsid w:val="001415BD"/>
    <w:rsid w:val="00147603"/>
    <w:rsid w:val="001702B9"/>
    <w:rsid w:val="001729D5"/>
    <w:rsid w:val="001754FF"/>
    <w:rsid w:val="00185421"/>
    <w:rsid w:val="00187EE2"/>
    <w:rsid w:val="00191C2F"/>
    <w:rsid w:val="00193642"/>
    <w:rsid w:val="00194422"/>
    <w:rsid w:val="00197FAF"/>
    <w:rsid w:val="001A0587"/>
    <w:rsid w:val="001B141A"/>
    <w:rsid w:val="001B59DF"/>
    <w:rsid w:val="001B734D"/>
    <w:rsid w:val="001B7622"/>
    <w:rsid w:val="001C00C2"/>
    <w:rsid w:val="001D3E1E"/>
    <w:rsid w:val="001D4227"/>
    <w:rsid w:val="001E2388"/>
    <w:rsid w:val="001F02D7"/>
    <w:rsid w:val="001F58ED"/>
    <w:rsid w:val="001F6096"/>
    <w:rsid w:val="001F663A"/>
    <w:rsid w:val="001F7838"/>
    <w:rsid w:val="0020458C"/>
    <w:rsid w:val="0020513F"/>
    <w:rsid w:val="002066AC"/>
    <w:rsid w:val="00211D3C"/>
    <w:rsid w:val="002122FF"/>
    <w:rsid w:val="002233D3"/>
    <w:rsid w:val="00224651"/>
    <w:rsid w:val="00246250"/>
    <w:rsid w:val="00247C7B"/>
    <w:rsid w:val="00252C78"/>
    <w:rsid w:val="00252C88"/>
    <w:rsid w:val="00252FF6"/>
    <w:rsid w:val="002628E8"/>
    <w:rsid w:val="00271758"/>
    <w:rsid w:val="00272DC6"/>
    <w:rsid w:val="00273D24"/>
    <w:rsid w:val="0028148E"/>
    <w:rsid w:val="00282CB7"/>
    <w:rsid w:val="0029228F"/>
    <w:rsid w:val="00294EE9"/>
    <w:rsid w:val="002A178F"/>
    <w:rsid w:val="002A7E68"/>
    <w:rsid w:val="002C306A"/>
    <w:rsid w:val="002D048B"/>
    <w:rsid w:val="002D15B4"/>
    <w:rsid w:val="002E1003"/>
    <w:rsid w:val="002E67E0"/>
    <w:rsid w:val="002F6156"/>
    <w:rsid w:val="00300F23"/>
    <w:rsid w:val="00303ACB"/>
    <w:rsid w:val="0031165A"/>
    <w:rsid w:val="00313D5F"/>
    <w:rsid w:val="00317952"/>
    <w:rsid w:val="00321C9B"/>
    <w:rsid w:val="00323032"/>
    <w:rsid w:val="003240B7"/>
    <w:rsid w:val="00325552"/>
    <w:rsid w:val="00325A95"/>
    <w:rsid w:val="00335373"/>
    <w:rsid w:val="003364C6"/>
    <w:rsid w:val="0033670C"/>
    <w:rsid w:val="0034186B"/>
    <w:rsid w:val="00350EEE"/>
    <w:rsid w:val="00352BD6"/>
    <w:rsid w:val="00356858"/>
    <w:rsid w:val="00360115"/>
    <w:rsid w:val="00360952"/>
    <w:rsid w:val="00360D4D"/>
    <w:rsid w:val="00362378"/>
    <w:rsid w:val="003655C3"/>
    <w:rsid w:val="00370D85"/>
    <w:rsid w:val="00376A9F"/>
    <w:rsid w:val="00376E31"/>
    <w:rsid w:val="003855E8"/>
    <w:rsid w:val="00385FC8"/>
    <w:rsid w:val="00386AAE"/>
    <w:rsid w:val="003925CF"/>
    <w:rsid w:val="003A0B3F"/>
    <w:rsid w:val="003A52E8"/>
    <w:rsid w:val="003B0FB3"/>
    <w:rsid w:val="003B23F9"/>
    <w:rsid w:val="003C226F"/>
    <w:rsid w:val="003C43AC"/>
    <w:rsid w:val="003C494E"/>
    <w:rsid w:val="003D3931"/>
    <w:rsid w:val="003D39FF"/>
    <w:rsid w:val="003D57D1"/>
    <w:rsid w:val="003E1D17"/>
    <w:rsid w:val="003E3E08"/>
    <w:rsid w:val="003E43EF"/>
    <w:rsid w:val="003E4740"/>
    <w:rsid w:val="003F2FCA"/>
    <w:rsid w:val="003F3A3A"/>
    <w:rsid w:val="003F3F13"/>
    <w:rsid w:val="003F42CA"/>
    <w:rsid w:val="003F4410"/>
    <w:rsid w:val="0040284B"/>
    <w:rsid w:val="00405CA9"/>
    <w:rsid w:val="00413AF5"/>
    <w:rsid w:val="004143C8"/>
    <w:rsid w:val="00415A10"/>
    <w:rsid w:val="0042365F"/>
    <w:rsid w:val="004237DC"/>
    <w:rsid w:val="004258B4"/>
    <w:rsid w:val="00430E47"/>
    <w:rsid w:val="004356F6"/>
    <w:rsid w:val="00435C58"/>
    <w:rsid w:val="004424CD"/>
    <w:rsid w:val="004527D9"/>
    <w:rsid w:val="004556EB"/>
    <w:rsid w:val="00460AF4"/>
    <w:rsid w:val="00460C90"/>
    <w:rsid w:val="00463605"/>
    <w:rsid w:val="004667FC"/>
    <w:rsid w:val="004703EA"/>
    <w:rsid w:val="00474621"/>
    <w:rsid w:val="00480F8F"/>
    <w:rsid w:val="00487513"/>
    <w:rsid w:val="00496C56"/>
    <w:rsid w:val="004A0AC7"/>
    <w:rsid w:val="004A1A14"/>
    <w:rsid w:val="004B0E2F"/>
    <w:rsid w:val="004B24F6"/>
    <w:rsid w:val="004B2D85"/>
    <w:rsid w:val="004C65A5"/>
    <w:rsid w:val="004D23AC"/>
    <w:rsid w:val="004D5B13"/>
    <w:rsid w:val="004D5CCB"/>
    <w:rsid w:val="004E0E80"/>
    <w:rsid w:val="004E230E"/>
    <w:rsid w:val="004E6AF5"/>
    <w:rsid w:val="004F1B57"/>
    <w:rsid w:val="004F1D25"/>
    <w:rsid w:val="004F34A6"/>
    <w:rsid w:val="004F3DCD"/>
    <w:rsid w:val="004F4722"/>
    <w:rsid w:val="004F5ACF"/>
    <w:rsid w:val="005063D1"/>
    <w:rsid w:val="00506ECF"/>
    <w:rsid w:val="00511A3F"/>
    <w:rsid w:val="00513A34"/>
    <w:rsid w:val="005150F3"/>
    <w:rsid w:val="005228A2"/>
    <w:rsid w:val="00526955"/>
    <w:rsid w:val="00527BAC"/>
    <w:rsid w:val="00532FEF"/>
    <w:rsid w:val="00534621"/>
    <w:rsid w:val="00547767"/>
    <w:rsid w:val="00547A23"/>
    <w:rsid w:val="00557B72"/>
    <w:rsid w:val="00563A87"/>
    <w:rsid w:val="00563C38"/>
    <w:rsid w:val="00564DF7"/>
    <w:rsid w:val="00567934"/>
    <w:rsid w:val="00571A35"/>
    <w:rsid w:val="005741F6"/>
    <w:rsid w:val="0057668F"/>
    <w:rsid w:val="005773F8"/>
    <w:rsid w:val="005846E3"/>
    <w:rsid w:val="0058669F"/>
    <w:rsid w:val="00587578"/>
    <w:rsid w:val="00596389"/>
    <w:rsid w:val="00596CB5"/>
    <w:rsid w:val="005A202D"/>
    <w:rsid w:val="005A2516"/>
    <w:rsid w:val="005A3270"/>
    <w:rsid w:val="005B0CEC"/>
    <w:rsid w:val="005B1FED"/>
    <w:rsid w:val="005B3AD1"/>
    <w:rsid w:val="005C1634"/>
    <w:rsid w:val="005C166E"/>
    <w:rsid w:val="005D33C3"/>
    <w:rsid w:val="005D4A61"/>
    <w:rsid w:val="005D5DAC"/>
    <w:rsid w:val="005D6E58"/>
    <w:rsid w:val="005F1735"/>
    <w:rsid w:val="005F553A"/>
    <w:rsid w:val="005F7A3D"/>
    <w:rsid w:val="00602C30"/>
    <w:rsid w:val="00611097"/>
    <w:rsid w:val="00612A25"/>
    <w:rsid w:val="00614C5D"/>
    <w:rsid w:val="00615949"/>
    <w:rsid w:val="00620162"/>
    <w:rsid w:val="006206D1"/>
    <w:rsid w:val="00623B80"/>
    <w:rsid w:val="00626867"/>
    <w:rsid w:val="00631A7C"/>
    <w:rsid w:val="00636202"/>
    <w:rsid w:val="006421F8"/>
    <w:rsid w:val="006423D1"/>
    <w:rsid w:val="00643A4C"/>
    <w:rsid w:val="006479F8"/>
    <w:rsid w:val="00647FC7"/>
    <w:rsid w:val="00653CA0"/>
    <w:rsid w:val="00657049"/>
    <w:rsid w:val="00662E8B"/>
    <w:rsid w:val="00666412"/>
    <w:rsid w:val="00667523"/>
    <w:rsid w:val="00676959"/>
    <w:rsid w:val="00677457"/>
    <w:rsid w:val="006803E0"/>
    <w:rsid w:val="00682519"/>
    <w:rsid w:val="00682689"/>
    <w:rsid w:val="00683A6E"/>
    <w:rsid w:val="00684667"/>
    <w:rsid w:val="00685E3E"/>
    <w:rsid w:val="00686B1B"/>
    <w:rsid w:val="00691A52"/>
    <w:rsid w:val="00691B5B"/>
    <w:rsid w:val="0069429B"/>
    <w:rsid w:val="00695232"/>
    <w:rsid w:val="00696EF2"/>
    <w:rsid w:val="006B620A"/>
    <w:rsid w:val="006B6EB3"/>
    <w:rsid w:val="006B6FAD"/>
    <w:rsid w:val="006C06A2"/>
    <w:rsid w:val="006C1F5C"/>
    <w:rsid w:val="006C21AE"/>
    <w:rsid w:val="006D438F"/>
    <w:rsid w:val="006D721A"/>
    <w:rsid w:val="006E095F"/>
    <w:rsid w:val="006E4F8F"/>
    <w:rsid w:val="006F1EB9"/>
    <w:rsid w:val="006F1F37"/>
    <w:rsid w:val="006F32CE"/>
    <w:rsid w:val="006F4D04"/>
    <w:rsid w:val="00702594"/>
    <w:rsid w:val="00707981"/>
    <w:rsid w:val="007220CD"/>
    <w:rsid w:val="00725196"/>
    <w:rsid w:val="00733128"/>
    <w:rsid w:val="0074149A"/>
    <w:rsid w:val="0074171C"/>
    <w:rsid w:val="007452F0"/>
    <w:rsid w:val="00750DF5"/>
    <w:rsid w:val="007517FF"/>
    <w:rsid w:val="00751D7C"/>
    <w:rsid w:val="00754AA5"/>
    <w:rsid w:val="00755940"/>
    <w:rsid w:val="00756B91"/>
    <w:rsid w:val="00760A53"/>
    <w:rsid w:val="007656D3"/>
    <w:rsid w:val="00766B87"/>
    <w:rsid w:val="00771E58"/>
    <w:rsid w:val="0077504B"/>
    <w:rsid w:val="007815CE"/>
    <w:rsid w:val="007878F3"/>
    <w:rsid w:val="007929B6"/>
    <w:rsid w:val="0079726A"/>
    <w:rsid w:val="007A129A"/>
    <w:rsid w:val="007A7337"/>
    <w:rsid w:val="007B0EBD"/>
    <w:rsid w:val="007B4C1E"/>
    <w:rsid w:val="007C1C74"/>
    <w:rsid w:val="007C4065"/>
    <w:rsid w:val="007C58D0"/>
    <w:rsid w:val="007D7E58"/>
    <w:rsid w:val="007E1978"/>
    <w:rsid w:val="007E1F92"/>
    <w:rsid w:val="007E3743"/>
    <w:rsid w:val="007E50C9"/>
    <w:rsid w:val="007F181A"/>
    <w:rsid w:val="007F28C6"/>
    <w:rsid w:val="007F3B5E"/>
    <w:rsid w:val="007F55A2"/>
    <w:rsid w:val="007F7149"/>
    <w:rsid w:val="0080056D"/>
    <w:rsid w:val="00812E05"/>
    <w:rsid w:val="00814069"/>
    <w:rsid w:val="00816100"/>
    <w:rsid w:val="0081737A"/>
    <w:rsid w:val="008202F2"/>
    <w:rsid w:val="00821FD3"/>
    <w:rsid w:val="0082656F"/>
    <w:rsid w:val="008303A7"/>
    <w:rsid w:val="00836C54"/>
    <w:rsid w:val="00840163"/>
    <w:rsid w:val="00847075"/>
    <w:rsid w:val="00855519"/>
    <w:rsid w:val="00855645"/>
    <w:rsid w:val="00863B5B"/>
    <w:rsid w:val="0087081F"/>
    <w:rsid w:val="008716F3"/>
    <w:rsid w:val="00872097"/>
    <w:rsid w:val="0087786B"/>
    <w:rsid w:val="00877DEE"/>
    <w:rsid w:val="00887C21"/>
    <w:rsid w:val="008A6C2F"/>
    <w:rsid w:val="008B131C"/>
    <w:rsid w:val="008B5272"/>
    <w:rsid w:val="008C2DE0"/>
    <w:rsid w:val="008C33BB"/>
    <w:rsid w:val="008C5E5E"/>
    <w:rsid w:val="008C749A"/>
    <w:rsid w:val="008D78AC"/>
    <w:rsid w:val="008E38DA"/>
    <w:rsid w:val="008E3904"/>
    <w:rsid w:val="008E6BF6"/>
    <w:rsid w:val="008E7F02"/>
    <w:rsid w:val="008F2931"/>
    <w:rsid w:val="008F418D"/>
    <w:rsid w:val="008F47C2"/>
    <w:rsid w:val="009035ED"/>
    <w:rsid w:val="009045A4"/>
    <w:rsid w:val="00910E1C"/>
    <w:rsid w:val="009154A4"/>
    <w:rsid w:val="00923DE8"/>
    <w:rsid w:val="0092609C"/>
    <w:rsid w:val="00926D08"/>
    <w:rsid w:val="00930770"/>
    <w:rsid w:val="00931512"/>
    <w:rsid w:val="009317FA"/>
    <w:rsid w:val="00934CA6"/>
    <w:rsid w:val="009414B7"/>
    <w:rsid w:val="009420D6"/>
    <w:rsid w:val="00950A83"/>
    <w:rsid w:val="009547F1"/>
    <w:rsid w:val="00956ED4"/>
    <w:rsid w:val="00960FE7"/>
    <w:rsid w:val="00964614"/>
    <w:rsid w:val="0096659F"/>
    <w:rsid w:val="00974122"/>
    <w:rsid w:val="00981DEE"/>
    <w:rsid w:val="00982066"/>
    <w:rsid w:val="009835B7"/>
    <w:rsid w:val="009927D5"/>
    <w:rsid w:val="009944DF"/>
    <w:rsid w:val="00997A8E"/>
    <w:rsid w:val="009A20B8"/>
    <w:rsid w:val="009A6F85"/>
    <w:rsid w:val="009B2215"/>
    <w:rsid w:val="009B763A"/>
    <w:rsid w:val="009B7DB6"/>
    <w:rsid w:val="009C225A"/>
    <w:rsid w:val="009C2F97"/>
    <w:rsid w:val="009C3F8F"/>
    <w:rsid w:val="009D395B"/>
    <w:rsid w:val="009D56B1"/>
    <w:rsid w:val="009D740E"/>
    <w:rsid w:val="009E04C4"/>
    <w:rsid w:val="009E06C5"/>
    <w:rsid w:val="009E1334"/>
    <w:rsid w:val="009E182E"/>
    <w:rsid w:val="009E56A9"/>
    <w:rsid w:val="009F29DB"/>
    <w:rsid w:val="009F2E77"/>
    <w:rsid w:val="009F4BD9"/>
    <w:rsid w:val="00A13F36"/>
    <w:rsid w:val="00A144A9"/>
    <w:rsid w:val="00A167CD"/>
    <w:rsid w:val="00A2350F"/>
    <w:rsid w:val="00A23FE3"/>
    <w:rsid w:val="00A253CE"/>
    <w:rsid w:val="00A2693A"/>
    <w:rsid w:val="00A26C49"/>
    <w:rsid w:val="00A3000C"/>
    <w:rsid w:val="00A32B2B"/>
    <w:rsid w:val="00A40367"/>
    <w:rsid w:val="00A461FB"/>
    <w:rsid w:val="00A54AC4"/>
    <w:rsid w:val="00A55068"/>
    <w:rsid w:val="00A62C8A"/>
    <w:rsid w:val="00A64176"/>
    <w:rsid w:val="00A64422"/>
    <w:rsid w:val="00A71BB8"/>
    <w:rsid w:val="00A753E5"/>
    <w:rsid w:val="00A771B7"/>
    <w:rsid w:val="00A773A4"/>
    <w:rsid w:val="00A82979"/>
    <w:rsid w:val="00A83BFB"/>
    <w:rsid w:val="00A864D5"/>
    <w:rsid w:val="00A8713D"/>
    <w:rsid w:val="00A959D8"/>
    <w:rsid w:val="00A9601B"/>
    <w:rsid w:val="00AB12D2"/>
    <w:rsid w:val="00AB321D"/>
    <w:rsid w:val="00AC4833"/>
    <w:rsid w:val="00AC6F77"/>
    <w:rsid w:val="00AD069B"/>
    <w:rsid w:val="00AD36E7"/>
    <w:rsid w:val="00AE030F"/>
    <w:rsid w:val="00AF349B"/>
    <w:rsid w:val="00B05A05"/>
    <w:rsid w:val="00B06645"/>
    <w:rsid w:val="00B1087F"/>
    <w:rsid w:val="00B11BA5"/>
    <w:rsid w:val="00B15AED"/>
    <w:rsid w:val="00B16517"/>
    <w:rsid w:val="00B275B5"/>
    <w:rsid w:val="00B32FCE"/>
    <w:rsid w:val="00B359E9"/>
    <w:rsid w:val="00B43F07"/>
    <w:rsid w:val="00B5061E"/>
    <w:rsid w:val="00B50B85"/>
    <w:rsid w:val="00B5225B"/>
    <w:rsid w:val="00B6153C"/>
    <w:rsid w:val="00B62178"/>
    <w:rsid w:val="00B62456"/>
    <w:rsid w:val="00B627DE"/>
    <w:rsid w:val="00B62E05"/>
    <w:rsid w:val="00B64D2A"/>
    <w:rsid w:val="00B6542D"/>
    <w:rsid w:val="00B65944"/>
    <w:rsid w:val="00B76D8B"/>
    <w:rsid w:val="00B83CBF"/>
    <w:rsid w:val="00B83FF2"/>
    <w:rsid w:val="00B8742E"/>
    <w:rsid w:val="00B90752"/>
    <w:rsid w:val="00B92F5A"/>
    <w:rsid w:val="00B94C6A"/>
    <w:rsid w:val="00BA1DFD"/>
    <w:rsid w:val="00BA4BCE"/>
    <w:rsid w:val="00BA5793"/>
    <w:rsid w:val="00BA712E"/>
    <w:rsid w:val="00BB5239"/>
    <w:rsid w:val="00BB5337"/>
    <w:rsid w:val="00BB6ECE"/>
    <w:rsid w:val="00BD4014"/>
    <w:rsid w:val="00BE2D3C"/>
    <w:rsid w:val="00BE7ABB"/>
    <w:rsid w:val="00BF30E8"/>
    <w:rsid w:val="00BF6758"/>
    <w:rsid w:val="00BF7763"/>
    <w:rsid w:val="00C009D2"/>
    <w:rsid w:val="00C04014"/>
    <w:rsid w:val="00C0776A"/>
    <w:rsid w:val="00C113CF"/>
    <w:rsid w:val="00C16584"/>
    <w:rsid w:val="00C219EE"/>
    <w:rsid w:val="00C24B27"/>
    <w:rsid w:val="00C25149"/>
    <w:rsid w:val="00C318F3"/>
    <w:rsid w:val="00C33BC7"/>
    <w:rsid w:val="00C35F46"/>
    <w:rsid w:val="00C371FF"/>
    <w:rsid w:val="00C40ACB"/>
    <w:rsid w:val="00C43478"/>
    <w:rsid w:val="00C43E9A"/>
    <w:rsid w:val="00C466D6"/>
    <w:rsid w:val="00C56E09"/>
    <w:rsid w:val="00C61DEB"/>
    <w:rsid w:val="00C62276"/>
    <w:rsid w:val="00C666BE"/>
    <w:rsid w:val="00C71BB9"/>
    <w:rsid w:val="00C7233F"/>
    <w:rsid w:val="00C84522"/>
    <w:rsid w:val="00C86276"/>
    <w:rsid w:val="00C90265"/>
    <w:rsid w:val="00C92BEF"/>
    <w:rsid w:val="00C92BF4"/>
    <w:rsid w:val="00C93337"/>
    <w:rsid w:val="00C94772"/>
    <w:rsid w:val="00C95005"/>
    <w:rsid w:val="00C96843"/>
    <w:rsid w:val="00CA4650"/>
    <w:rsid w:val="00CA4B3F"/>
    <w:rsid w:val="00CA4EFA"/>
    <w:rsid w:val="00CC0CDF"/>
    <w:rsid w:val="00CC44A0"/>
    <w:rsid w:val="00CD24E0"/>
    <w:rsid w:val="00CD3D76"/>
    <w:rsid w:val="00CD43E7"/>
    <w:rsid w:val="00CD6D98"/>
    <w:rsid w:val="00CD73D6"/>
    <w:rsid w:val="00CE237C"/>
    <w:rsid w:val="00CF0BF9"/>
    <w:rsid w:val="00CF3153"/>
    <w:rsid w:val="00CF35D3"/>
    <w:rsid w:val="00D045E2"/>
    <w:rsid w:val="00D0556B"/>
    <w:rsid w:val="00D07901"/>
    <w:rsid w:val="00D07974"/>
    <w:rsid w:val="00D10CDD"/>
    <w:rsid w:val="00D16F81"/>
    <w:rsid w:val="00D242D3"/>
    <w:rsid w:val="00D2786F"/>
    <w:rsid w:val="00D322F1"/>
    <w:rsid w:val="00D334A7"/>
    <w:rsid w:val="00D3744C"/>
    <w:rsid w:val="00D40B2A"/>
    <w:rsid w:val="00D50273"/>
    <w:rsid w:val="00D526D8"/>
    <w:rsid w:val="00D55421"/>
    <w:rsid w:val="00D570CE"/>
    <w:rsid w:val="00D6056B"/>
    <w:rsid w:val="00D65445"/>
    <w:rsid w:val="00D71335"/>
    <w:rsid w:val="00D97477"/>
    <w:rsid w:val="00DA0228"/>
    <w:rsid w:val="00DA214F"/>
    <w:rsid w:val="00DA7A7C"/>
    <w:rsid w:val="00DC0933"/>
    <w:rsid w:val="00DC0E61"/>
    <w:rsid w:val="00DC580C"/>
    <w:rsid w:val="00DD237A"/>
    <w:rsid w:val="00DD2874"/>
    <w:rsid w:val="00DD72A7"/>
    <w:rsid w:val="00DD7E30"/>
    <w:rsid w:val="00DE2EF3"/>
    <w:rsid w:val="00E01349"/>
    <w:rsid w:val="00E039C4"/>
    <w:rsid w:val="00E03A78"/>
    <w:rsid w:val="00E03CD7"/>
    <w:rsid w:val="00E13417"/>
    <w:rsid w:val="00E13C58"/>
    <w:rsid w:val="00E15FFA"/>
    <w:rsid w:val="00E222B2"/>
    <w:rsid w:val="00E3210B"/>
    <w:rsid w:val="00E336C8"/>
    <w:rsid w:val="00E37D34"/>
    <w:rsid w:val="00E41749"/>
    <w:rsid w:val="00E42267"/>
    <w:rsid w:val="00E446B7"/>
    <w:rsid w:val="00E47DE4"/>
    <w:rsid w:val="00E553D8"/>
    <w:rsid w:val="00E60515"/>
    <w:rsid w:val="00E61B91"/>
    <w:rsid w:val="00E755FE"/>
    <w:rsid w:val="00E75C5D"/>
    <w:rsid w:val="00E911C4"/>
    <w:rsid w:val="00E9461E"/>
    <w:rsid w:val="00EA07A3"/>
    <w:rsid w:val="00EA298F"/>
    <w:rsid w:val="00EB31F3"/>
    <w:rsid w:val="00EC0DF9"/>
    <w:rsid w:val="00EC191D"/>
    <w:rsid w:val="00EC3CB4"/>
    <w:rsid w:val="00ED0CAC"/>
    <w:rsid w:val="00ED2E57"/>
    <w:rsid w:val="00ED4B1A"/>
    <w:rsid w:val="00ED6EEB"/>
    <w:rsid w:val="00F15D3C"/>
    <w:rsid w:val="00F17819"/>
    <w:rsid w:val="00F20154"/>
    <w:rsid w:val="00F3683C"/>
    <w:rsid w:val="00F4338C"/>
    <w:rsid w:val="00F434DB"/>
    <w:rsid w:val="00F458E9"/>
    <w:rsid w:val="00F4645E"/>
    <w:rsid w:val="00F602D1"/>
    <w:rsid w:val="00F619E2"/>
    <w:rsid w:val="00F67A08"/>
    <w:rsid w:val="00F67D83"/>
    <w:rsid w:val="00F754D4"/>
    <w:rsid w:val="00F75665"/>
    <w:rsid w:val="00F76643"/>
    <w:rsid w:val="00F76DD6"/>
    <w:rsid w:val="00F81452"/>
    <w:rsid w:val="00F84525"/>
    <w:rsid w:val="00F94815"/>
    <w:rsid w:val="00FA3E75"/>
    <w:rsid w:val="00FB1C73"/>
    <w:rsid w:val="00FB534C"/>
    <w:rsid w:val="00FC4FE7"/>
    <w:rsid w:val="00FD138D"/>
    <w:rsid w:val="00FD4D1C"/>
    <w:rsid w:val="00FE1216"/>
    <w:rsid w:val="00FE3DBF"/>
    <w:rsid w:val="00FF15FD"/>
    <w:rsid w:val="00FF5715"/>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7BA57"/>
  <w15:docId w15:val="{13711F52-317E-4A3F-8005-E7CC74925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rsid w:val="00460AF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link w:val="ListParagraphChar"/>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character" w:styleId="UnresolvedMention">
    <w:name w:val="Unresolved Mention"/>
    <w:basedOn w:val="DefaultParagraphFont"/>
    <w:uiPriority w:val="99"/>
    <w:semiHidden/>
    <w:unhideWhenUsed/>
    <w:rsid w:val="00C92BF4"/>
    <w:rPr>
      <w:color w:val="605E5C"/>
      <w:shd w:val="clear" w:color="auto" w:fill="E1DFDD"/>
    </w:rPr>
  </w:style>
  <w:style w:type="character" w:customStyle="1" w:styleId="ListParagraphChar">
    <w:name w:val="List Paragraph Char"/>
    <w:link w:val="ListParagraph"/>
    <w:uiPriority w:val="34"/>
    <w:rsid w:val="005846E3"/>
    <w:rPr>
      <w:rFonts w:ascii="Times New Roman" w:hAnsi="Times New Roman"/>
      <w:sz w:val="18"/>
    </w:rPr>
  </w:style>
  <w:style w:type="paragraph" w:customStyle="1" w:styleId="PustakaIsi">
    <w:name w:val="Pustaka Isi"/>
    <w:basedOn w:val="Normal"/>
    <w:rsid w:val="004C65A5"/>
    <w:pPr>
      <w:overflowPunct w:val="0"/>
      <w:autoSpaceDE w:val="0"/>
      <w:autoSpaceDN w:val="0"/>
      <w:adjustRightInd w:val="0"/>
      <w:spacing w:line="240" w:lineRule="auto"/>
      <w:ind w:left="284" w:hanging="284"/>
      <w:textAlignment w:val="baseline"/>
    </w:pPr>
    <w:rPr>
      <w:rFonts w:eastAsia="Times New Roman" w:cs="Times New Roman"/>
      <w:sz w:val="20"/>
      <w:szCs w:val="20"/>
      <w:lang w:val="id-ID" w:eastAsia="zh-CN"/>
    </w:rPr>
  </w:style>
  <w:style w:type="paragraph" w:styleId="BodyText">
    <w:name w:val="Body Text"/>
    <w:basedOn w:val="Normal"/>
    <w:link w:val="BodyTextChar"/>
    <w:uiPriority w:val="1"/>
    <w:qFormat/>
    <w:rsid w:val="000774D2"/>
    <w:pPr>
      <w:widowControl w:val="0"/>
      <w:autoSpaceDE w:val="0"/>
      <w:autoSpaceDN w:val="0"/>
      <w:spacing w:line="240" w:lineRule="auto"/>
      <w:jc w:val="left"/>
    </w:pPr>
    <w:rPr>
      <w:rFonts w:eastAsia="Times New Roman" w:cs="Times New Roman"/>
      <w:sz w:val="22"/>
      <w:szCs w:val="22"/>
      <w:lang w:val="id"/>
    </w:rPr>
  </w:style>
  <w:style w:type="character" w:customStyle="1" w:styleId="BodyTextChar">
    <w:name w:val="Body Text Char"/>
    <w:basedOn w:val="DefaultParagraphFont"/>
    <w:link w:val="BodyText"/>
    <w:uiPriority w:val="1"/>
    <w:rsid w:val="000774D2"/>
    <w:rPr>
      <w:rFonts w:ascii="Times New Roman" w:eastAsia="Times New Roman" w:hAnsi="Times New Roman" w:cs="Times New Roman"/>
      <w:sz w:val="22"/>
      <w:szCs w:val="22"/>
      <w:lang w:val="id"/>
    </w:rPr>
  </w:style>
  <w:style w:type="table" w:styleId="PlainTable2">
    <w:name w:val="Plain Table 2"/>
    <w:basedOn w:val="TableNormal"/>
    <w:uiPriority w:val="42"/>
    <w:rsid w:val="00CD3D76"/>
    <w:rPr>
      <w:sz w:val="22"/>
      <w:szCs w:val="22"/>
      <w:lang w:val="en-ID"/>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CD3D76"/>
    <w:rPr>
      <w:rFonts w:ascii="Calibri" w:eastAsia="Calibri" w:hAnsi="Calibri" w:cs="Times New Roman"/>
      <w:sz w:val="22"/>
      <w:szCs w:val="22"/>
      <w:lang w:val="en-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4Char">
    <w:name w:val="Heading 4 Char"/>
    <w:basedOn w:val="DefaultParagraphFont"/>
    <w:link w:val="Heading4"/>
    <w:uiPriority w:val="9"/>
    <w:semiHidden/>
    <w:rsid w:val="00460AF4"/>
    <w:rPr>
      <w:rFonts w:asciiTheme="majorHAnsi" w:eastAsiaTheme="majorEastAsia" w:hAnsiTheme="majorHAnsi" w:cstheme="majorBidi"/>
      <w:i/>
      <w:iCs/>
      <w:color w:val="2E74B5" w:themeColor="accent1" w:themeShade="B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2929">
      <w:bodyDiv w:val="1"/>
      <w:marLeft w:val="0"/>
      <w:marRight w:val="0"/>
      <w:marTop w:val="0"/>
      <w:marBottom w:val="0"/>
      <w:divBdr>
        <w:top w:val="none" w:sz="0" w:space="0" w:color="auto"/>
        <w:left w:val="none" w:sz="0" w:space="0" w:color="auto"/>
        <w:bottom w:val="none" w:sz="0" w:space="0" w:color="auto"/>
        <w:right w:val="none" w:sz="0" w:space="0" w:color="auto"/>
      </w:divBdr>
    </w:div>
    <w:div w:id="14117753">
      <w:bodyDiv w:val="1"/>
      <w:marLeft w:val="0"/>
      <w:marRight w:val="0"/>
      <w:marTop w:val="0"/>
      <w:marBottom w:val="0"/>
      <w:divBdr>
        <w:top w:val="none" w:sz="0" w:space="0" w:color="auto"/>
        <w:left w:val="none" w:sz="0" w:space="0" w:color="auto"/>
        <w:bottom w:val="none" w:sz="0" w:space="0" w:color="auto"/>
        <w:right w:val="none" w:sz="0" w:space="0" w:color="auto"/>
      </w:divBdr>
    </w:div>
    <w:div w:id="62988216">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30502878">
      <w:bodyDiv w:val="1"/>
      <w:marLeft w:val="0"/>
      <w:marRight w:val="0"/>
      <w:marTop w:val="0"/>
      <w:marBottom w:val="0"/>
      <w:divBdr>
        <w:top w:val="none" w:sz="0" w:space="0" w:color="auto"/>
        <w:left w:val="none" w:sz="0" w:space="0" w:color="auto"/>
        <w:bottom w:val="none" w:sz="0" w:space="0" w:color="auto"/>
        <w:right w:val="none" w:sz="0" w:space="0" w:color="auto"/>
      </w:divBdr>
    </w:div>
    <w:div w:id="346836980">
      <w:bodyDiv w:val="1"/>
      <w:marLeft w:val="0"/>
      <w:marRight w:val="0"/>
      <w:marTop w:val="0"/>
      <w:marBottom w:val="0"/>
      <w:divBdr>
        <w:top w:val="none" w:sz="0" w:space="0" w:color="auto"/>
        <w:left w:val="none" w:sz="0" w:space="0" w:color="auto"/>
        <w:bottom w:val="none" w:sz="0" w:space="0" w:color="auto"/>
        <w:right w:val="none" w:sz="0" w:space="0" w:color="auto"/>
      </w:divBdr>
    </w:div>
    <w:div w:id="416905847">
      <w:bodyDiv w:val="1"/>
      <w:marLeft w:val="0"/>
      <w:marRight w:val="0"/>
      <w:marTop w:val="0"/>
      <w:marBottom w:val="0"/>
      <w:divBdr>
        <w:top w:val="none" w:sz="0" w:space="0" w:color="auto"/>
        <w:left w:val="none" w:sz="0" w:space="0" w:color="auto"/>
        <w:bottom w:val="none" w:sz="0" w:space="0" w:color="auto"/>
        <w:right w:val="none" w:sz="0" w:space="0" w:color="auto"/>
      </w:divBdr>
    </w:div>
    <w:div w:id="520820250">
      <w:bodyDiv w:val="1"/>
      <w:marLeft w:val="0"/>
      <w:marRight w:val="0"/>
      <w:marTop w:val="0"/>
      <w:marBottom w:val="0"/>
      <w:divBdr>
        <w:top w:val="none" w:sz="0" w:space="0" w:color="auto"/>
        <w:left w:val="none" w:sz="0" w:space="0" w:color="auto"/>
        <w:bottom w:val="none" w:sz="0" w:space="0" w:color="auto"/>
        <w:right w:val="none" w:sz="0" w:space="0" w:color="auto"/>
      </w:divBdr>
    </w:div>
    <w:div w:id="719522628">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806431138">
      <w:bodyDiv w:val="1"/>
      <w:marLeft w:val="0"/>
      <w:marRight w:val="0"/>
      <w:marTop w:val="0"/>
      <w:marBottom w:val="0"/>
      <w:divBdr>
        <w:top w:val="none" w:sz="0" w:space="0" w:color="auto"/>
        <w:left w:val="none" w:sz="0" w:space="0" w:color="auto"/>
        <w:bottom w:val="none" w:sz="0" w:space="0" w:color="auto"/>
        <w:right w:val="none" w:sz="0" w:space="0" w:color="auto"/>
      </w:divBdr>
    </w:div>
    <w:div w:id="855270711">
      <w:bodyDiv w:val="1"/>
      <w:marLeft w:val="0"/>
      <w:marRight w:val="0"/>
      <w:marTop w:val="0"/>
      <w:marBottom w:val="0"/>
      <w:divBdr>
        <w:top w:val="none" w:sz="0" w:space="0" w:color="auto"/>
        <w:left w:val="none" w:sz="0" w:space="0" w:color="auto"/>
        <w:bottom w:val="none" w:sz="0" w:space="0" w:color="auto"/>
        <w:right w:val="none" w:sz="0" w:space="0" w:color="auto"/>
      </w:divBdr>
    </w:div>
    <w:div w:id="1011224911">
      <w:bodyDiv w:val="1"/>
      <w:marLeft w:val="0"/>
      <w:marRight w:val="0"/>
      <w:marTop w:val="0"/>
      <w:marBottom w:val="0"/>
      <w:divBdr>
        <w:top w:val="none" w:sz="0" w:space="0" w:color="auto"/>
        <w:left w:val="none" w:sz="0" w:space="0" w:color="auto"/>
        <w:bottom w:val="none" w:sz="0" w:space="0" w:color="auto"/>
        <w:right w:val="none" w:sz="0" w:space="0" w:color="auto"/>
      </w:divBdr>
    </w:div>
    <w:div w:id="1058824248">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98396105">
      <w:bodyDiv w:val="1"/>
      <w:marLeft w:val="0"/>
      <w:marRight w:val="0"/>
      <w:marTop w:val="0"/>
      <w:marBottom w:val="0"/>
      <w:divBdr>
        <w:top w:val="none" w:sz="0" w:space="0" w:color="auto"/>
        <w:left w:val="none" w:sz="0" w:space="0" w:color="auto"/>
        <w:bottom w:val="none" w:sz="0" w:space="0" w:color="auto"/>
        <w:right w:val="none" w:sz="0" w:space="0" w:color="auto"/>
      </w:divBdr>
    </w:div>
    <w:div w:id="1203178826">
      <w:bodyDiv w:val="1"/>
      <w:marLeft w:val="0"/>
      <w:marRight w:val="0"/>
      <w:marTop w:val="0"/>
      <w:marBottom w:val="0"/>
      <w:divBdr>
        <w:top w:val="none" w:sz="0" w:space="0" w:color="auto"/>
        <w:left w:val="none" w:sz="0" w:space="0" w:color="auto"/>
        <w:bottom w:val="none" w:sz="0" w:space="0" w:color="auto"/>
        <w:right w:val="none" w:sz="0" w:space="0" w:color="auto"/>
      </w:divBdr>
    </w:div>
    <w:div w:id="1204829330">
      <w:bodyDiv w:val="1"/>
      <w:marLeft w:val="0"/>
      <w:marRight w:val="0"/>
      <w:marTop w:val="0"/>
      <w:marBottom w:val="0"/>
      <w:divBdr>
        <w:top w:val="none" w:sz="0" w:space="0" w:color="auto"/>
        <w:left w:val="none" w:sz="0" w:space="0" w:color="auto"/>
        <w:bottom w:val="none" w:sz="0" w:space="0" w:color="auto"/>
        <w:right w:val="none" w:sz="0" w:space="0" w:color="auto"/>
      </w:divBdr>
    </w:div>
    <w:div w:id="1207523281">
      <w:bodyDiv w:val="1"/>
      <w:marLeft w:val="0"/>
      <w:marRight w:val="0"/>
      <w:marTop w:val="0"/>
      <w:marBottom w:val="0"/>
      <w:divBdr>
        <w:top w:val="none" w:sz="0" w:space="0" w:color="auto"/>
        <w:left w:val="none" w:sz="0" w:space="0" w:color="auto"/>
        <w:bottom w:val="none" w:sz="0" w:space="0" w:color="auto"/>
        <w:right w:val="none" w:sz="0" w:space="0" w:color="auto"/>
      </w:divBdr>
    </w:div>
    <w:div w:id="1318531042">
      <w:bodyDiv w:val="1"/>
      <w:marLeft w:val="0"/>
      <w:marRight w:val="0"/>
      <w:marTop w:val="0"/>
      <w:marBottom w:val="0"/>
      <w:divBdr>
        <w:top w:val="none" w:sz="0" w:space="0" w:color="auto"/>
        <w:left w:val="none" w:sz="0" w:space="0" w:color="auto"/>
        <w:bottom w:val="none" w:sz="0" w:space="0" w:color="auto"/>
        <w:right w:val="none" w:sz="0" w:space="0" w:color="auto"/>
      </w:divBdr>
    </w:div>
    <w:div w:id="1361854777">
      <w:bodyDiv w:val="1"/>
      <w:marLeft w:val="0"/>
      <w:marRight w:val="0"/>
      <w:marTop w:val="0"/>
      <w:marBottom w:val="0"/>
      <w:divBdr>
        <w:top w:val="none" w:sz="0" w:space="0" w:color="auto"/>
        <w:left w:val="none" w:sz="0" w:space="0" w:color="auto"/>
        <w:bottom w:val="none" w:sz="0" w:space="0" w:color="auto"/>
        <w:right w:val="none" w:sz="0" w:space="0" w:color="auto"/>
      </w:divBdr>
    </w:div>
    <w:div w:id="1393965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03662262">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605187979">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40499322">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1912694426">
      <w:bodyDiv w:val="1"/>
      <w:marLeft w:val="0"/>
      <w:marRight w:val="0"/>
      <w:marTop w:val="0"/>
      <w:marBottom w:val="0"/>
      <w:divBdr>
        <w:top w:val="none" w:sz="0" w:space="0" w:color="auto"/>
        <w:left w:val="none" w:sz="0" w:space="0" w:color="auto"/>
        <w:bottom w:val="none" w:sz="0" w:space="0" w:color="auto"/>
        <w:right w:val="none" w:sz="0" w:space="0" w:color="auto"/>
      </w:divBdr>
    </w:div>
    <w:div w:id="194518755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060937958">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 w:id="2134052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nasaputri@unprimdn.ac.id"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s://doi.org/10.56211/wahana.v4i2.1527"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56211/wahana.v4i2.1527"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sa/4.0/deed.id" TargetMode="External"/><Relationship Id="rId1" Type="http://schemas.openxmlformats.org/officeDocument/2006/relationships/hyperlink" Target="https://doi.org/10.56211/wahana.v4i2.1527"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5C89446C2504B4AAA411081C3B8EB85"/>
        <w:category>
          <w:name w:val="General"/>
          <w:gallery w:val="placeholder"/>
        </w:category>
        <w:types>
          <w:type w:val="bbPlcHdr"/>
        </w:types>
        <w:behaviors>
          <w:behavior w:val="content"/>
        </w:behaviors>
        <w:guid w:val="{482025C5-B8FE-4EDE-9990-2A0CA25F8246}"/>
      </w:docPartPr>
      <w:docPartBody>
        <w:p w:rsidR="005C4A92" w:rsidRDefault="00DC259D" w:rsidP="00DC259D">
          <w:pPr>
            <w:pStyle w:val="85C89446C2504B4AAA411081C3B8EB85"/>
          </w:pPr>
          <w:r w:rsidRPr="00EE6A5F">
            <w:rPr>
              <w:rStyle w:val="PlaceholderText"/>
            </w:rPr>
            <w:t>Click or tap here to enter text.</w:t>
          </w:r>
        </w:p>
      </w:docPartBody>
    </w:docPart>
    <w:docPart>
      <w:docPartPr>
        <w:name w:val="F4EC40B5A07C4A34A1BF48601A3A71B1"/>
        <w:category>
          <w:name w:val="General"/>
          <w:gallery w:val="placeholder"/>
        </w:category>
        <w:types>
          <w:type w:val="bbPlcHdr"/>
        </w:types>
        <w:behaviors>
          <w:behavior w:val="content"/>
        </w:behaviors>
        <w:guid w:val="{3A48F16E-B1DE-4403-AA7B-492AC0D894AE}"/>
      </w:docPartPr>
      <w:docPartBody>
        <w:p w:rsidR="005C4A92" w:rsidRDefault="00DC259D" w:rsidP="00DC259D">
          <w:pPr>
            <w:pStyle w:val="F4EC40B5A07C4A34A1BF48601A3A71B1"/>
          </w:pPr>
          <w:r w:rsidRPr="00EE6A5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59D"/>
    <w:rsid w:val="0028148E"/>
    <w:rsid w:val="005C4A92"/>
    <w:rsid w:val="007321E7"/>
    <w:rsid w:val="009B27C9"/>
    <w:rsid w:val="00DC259D"/>
    <w:rsid w:val="00ED2E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59D"/>
    <w:rPr>
      <w:color w:val="808080"/>
    </w:rPr>
  </w:style>
  <w:style w:type="paragraph" w:customStyle="1" w:styleId="85C89446C2504B4AAA411081C3B8EB85">
    <w:name w:val="85C89446C2504B4AAA411081C3B8EB85"/>
    <w:rsid w:val="00DC259D"/>
  </w:style>
  <w:style w:type="paragraph" w:customStyle="1" w:styleId="F4EC40B5A07C4A34A1BF48601A3A71B1">
    <w:name w:val="F4EC40B5A07C4A34A1BF48601A3A71B1"/>
    <w:rsid w:val="00DC25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9E8598-FD7E-42A7-AC49-0E703EDFD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5</Pages>
  <Words>2779</Words>
  <Characters>1584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Ilmubersama.com</vt:lpstr>
    </vt:vector>
  </TitlesOfParts>
  <Manager/>
  <Company>Ilmu Bersama Center</Company>
  <LinksUpToDate>false</LinksUpToDate>
  <CharactersWithSpaces>185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lmubersama.com</dc:title>
  <dc:subject>Article Template</dc:subject>
  <dc:creator>Ilmubersama.com</dc:creator>
  <cp:keywords>Ilmubersama.com, template, artikel, article, template, journal</cp:keywords>
  <dc:description>Article template for authors in preparing their manuscripts to Ilmubersama</dc:description>
  <cp:lastModifiedBy>REVIEWER</cp:lastModifiedBy>
  <cp:revision>117</cp:revision>
  <cp:lastPrinted>2022-03-11T08:02:00Z</cp:lastPrinted>
  <dcterms:created xsi:type="dcterms:W3CDTF">2025-12-06T10:09:00Z</dcterms:created>
  <dcterms:modified xsi:type="dcterms:W3CDTF">2026-01-05T07: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egell-house-chicago-author-date</vt:lpwstr>
  </property>
  <property fmtid="{D5CDD505-2E9C-101B-9397-08002B2CF9AE}" pid="9" name="Mendeley Recent Style Name 3_1">
    <vt:lpwstr>Begell House - Chicago Manual of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uilding-engineering</vt:lpwstr>
  </property>
  <property fmtid="{D5CDD505-2E9C-101B-9397-08002B2CF9AE}" pid="19" name="Mendeley Recent Style Name 8_1">
    <vt:lpwstr>Journal of Building Engineer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62f3fe6-ec76-3c34-9f13-9dd30b3ddd5a</vt:lpwstr>
  </property>
</Properties>
</file>